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59E3BB55"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proofErr w:type="spellStart"/>
      <w:r w:rsidR="003E4170" w:rsidRPr="00D11D6A">
        <w:t>Feriel</w:t>
      </w:r>
      <w:proofErr w:type="spellEnd"/>
      <w:r w:rsidR="003E4170">
        <w:t xml:space="preserve"> Ben Abdallah</w:t>
      </w:r>
      <w:r w:rsidR="009D6823">
        <w:t xml:space="preserve"> </w:t>
      </w:r>
      <w:r w:rsidR="003E4170">
        <w:rPr>
          <w:vertAlign w:val="superscript"/>
        </w:rPr>
        <w:t>3</w:t>
      </w:r>
      <w:r w:rsidR="003E4170">
        <w:t>,</w:t>
      </w:r>
      <w:r>
        <w:t xml:space="preserve"> David J. Mulla</w:t>
      </w:r>
      <w:r w:rsidR="009D6823">
        <w:t xml:space="preserve"> </w:t>
      </w:r>
      <w:r>
        <w:rPr>
          <w:vertAlign w:val="superscript"/>
        </w:rPr>
        <w:t>1</w:t>
      </w:r>
      <w:r w:rsidR="005342C2">
        <w:t>, and Carl J. Rosen</w:t>
      </w:r>
      <w:r w:rsidR="009D6823">
        <w:t xml:space="preserve"> </w:t>
      </w:r>
      <w:r w:rsidR="005342C2">
        <w:rPr>
          <w:vertAlign w:val="superscript"/>
        </w:rPr>
        <w:t>1</w:t>
      </w:r>
      <w:r w:rsidR="009D6823">
        <w:rPr>
          <w:vertAlign w:val="superscript"/>
        </w:rPr>
        <w:t>,</w:t>
      </w:r>
      <w:r w:rsidR="005342C2" w:rsidRPr="00203D21">
        <w:t>*</w:t>
      </w:r>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proofErr w:type="spellStart"/>
      <w:r w:rsidR="00D20541">
        <w:t>CyVerse</w:t>
      </w:r>
      <w:proofErr w:type="spellEnd"/>
      <w:r w:rsidR="00D20541">
        <w:t>,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7071330D"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w:t>
      </w:r>
      <w:proofErr w:type="gramStart"/>
      <w:r w:rsidR="008221CD">
        <w:rPr>
          <w:szCs w:val="18"/>
        </w:rPr>
        <w:t>attempts</w:t>
      </w:r>
      <w:proofErr w:type="gramEnd"/>
      <w:r w:rsidR="008221CD">
        <w:rPr>
          <w:szCs w:val="18"/>
        </w:rPr>
        <w:t xml:space="preserve">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 xml:space="preserve">(i.e., </w:t>
      </w:r>
      <w:proofErr w:type="spellStart"/>
      <w:r w:rsidR="002F1F43">
        <w:rPr>
          <w:szCs w:val="18"/>
        </w:rPr>
        <w:t>CNDC</w:t>
      </w:r>
      <w:r w:rsidR="002F1F43">
        <w:rPr>
          <w:szCs w:val="18"/>
          <w:vertAlign w:val="subscript"/>
        </w:rPr>
        <w:t>lo</w:t>
      </w:r>
      <w:proofErr w:type="spellEnd"/>
      <w:r w:rsidR="002F1F43">
        <w:rPr>
          <w:szCs w:val="18"/>
        </w:rPr>
        <w:t xml:space="preserve"> and </w:t>
      </w:r>
      <w:proofErr w:type="spellStart"/>
      <w:r w:rsidR="002F1F43">
        <w:rPr>
          <w:szCs w:val="18"/>
        </w:rPr>
        <w:t>CNDC</w:t>
      </w:r>
      <w:r w:rsidR="002F1F43">
        <w:rPr>
          <w:szCs w:val="18"/>
          <w:vertAlign w:val="subscript"/>
        </w:rPr>
        <w:t>up</w:t>
      </w:r>
      <w:proofErr w:type="spellEnd"/>
      <w:r w:rsidR="002F1F43">
        <w:rPr>
          <w:szCs w:val="18"/>
        </w:rPr>
        <w:t xml:space="preserve">) </w:t>
      </w:r>
      <w:r w:rsidR="00E65B5D">
        <w:rPr>
          <w:szCs w:val="18"/>
        </w:rPr>
        <w:t xml:space="preserve">should be used in </w:t>
      </w:r>
      <w:proofErr w:type="gramStart"/>
      <w:r w:rsidR="00E65B5D">
        <w:rPr>
          <w:szCs w:val="18"/>
        </w:rPr>
        <w:t>subsequent</w:t>
      </w:r>
      <w:proofErr w:type="gramEnd"/>
      <w:r w:rsidR="00E65B5D">
        <w:rPr>
          <w:szCs w:val="18"/>
        </w:rPr>
        <w:t xml:space="preserve"> calculations (e.g., N nutrition index) to propagate and account for</w:t>
      </w:r>
      <w:r w:rsidR="00480EAA">
        <w:rPr>
          <w:szCs w:val="18"/>
        </w:rPr>
        <w:t xml:space="preserve"> </w:t>
      </w:r>
      <w:r w:rsidR="00E65B5D">
        <w:rPr>
          <w:szCs w:val="18"/>
        </w:rPr>
        <w:t>uncertainty</w:t>
      </w:r>
      <w:r w:rsidR="002F1F43">
        <w:rPr>
          <w:szCs w:val="18"/>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 xml:space="preserve">is subject to greater inferential bias resulting from biased experimental datasets (i.e., unbalanced distribution of N limiting and non-N limiting observations) than the Bayesian hierarchical method. Overall, this study </w:t>
      </w:r>
      <w:proofErr w:type="gramStart"/>
      <w:r w:rsidR="00F505C8">
        <w:rPr>
          <w:szCs w:val="18"/>
        </w:rPr>
        <w:t>provide</w:t>
      </w:r>
      <w:r w:rsidR="008D3914">
        <w:rPr>
          <w:szCs w:val="18"/>
        </w:rPr>
        <w:t>s</w:t>
      </w:r>
      <w:proofErr w:type="gramEnd"/>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proofErr w:type="spellStart"/>
            <w:r>
              <w:t>Lastname</w:t>
            </w:r>
            <w:proofErr w:type="spellEnd"/>
            <w:r>
              <w:t xml:space="preserve">, F.; </w:t>
            </w:r>
            <w:proofErr w:type="spellStart"/>
            <w:r>
              <w:t>Lastname</w:t>
            </w:r>
            <w:proofErr w:type="spellEnd"/>
            <w:r>
              <w:t xml:space="preserve">, F.; </w:t>
            </w:r>
            <w:proofErr w:type="spellStart"/>
            <w:r w:rsidR="00F84C0C">
              <w:t>Lastname</w:t>
            </w:r>
            <w:proofErr w:type="spellEnd"/>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t>
            </w:r>
            <w:proofErr w:type="gramStart"/>
            <w:r w:rsidRPr="00AA09A4">
              <w:t>with regard to</w:t>
            </w:r>
            <w:proofErr w:type="gramEnd"/>
            <w:r w:rsidRPr="00AA09A4">
              <w:t xml:space="preserve">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w:t>
            </w:r>
            <w:proofErr w:type="gramStart"/>
            <w:r>
              <w:rPr>
                <w:rFonts w:eastAsia="DengXian"/>
                <w:bCs/>
                <w:sz w:val="14"/>
                <w:szCs w:val="14"/>
                <w:lang w:bidi="en-US"/>
              </w:rPr>
              <w:t>open access</w:t>
            </w:r>
            <w:proofErr w:type="gramEnd"/>
            <w:r>
              <w:rPr>
                <w:rFonts w:eastAsia="DengXian"/>
                <w:bCs/>
                <w:sz w:val="14"/>
                <w:szCs w:val="14"/>
                <w:lang w:bidi="en-US"/>
              </w:rPr>
              <w:t xml:space="preserve">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proofErr w:type="gramStart"/>
      <w:r>
        <w:t>Identifying</w:t>
      </w:r>
      <w:proofErr w:type="gramEnd"/>
      <w:r>
        <w:t xml:space="preserve">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w:t>
      </w:r>
      <w:proofErr w:type="gramStart"/>
      <w:r>
        <w:t>determine</w:t>
      </w:r>
      <w:proofErr w:type="gramEnd"/>
      <w:r>
        <w:t xml:space="preserv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526E80A" w14:textId="193DD43E" w:rsidR="00203D21" w:rsidRDefault="00203D21" w:rsidP="00C35D39">
      <w:pPr>
        <w:pStyle w:val="MDPI31text"/>
      </w:pPr>
      <w:r>
        <w:t xml:space="preserve">The NNI approach is defined based on the allometric relationship of declining N concentration with increasing biomass, referred to as the critical N dilution curve [CNDC], 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t>. A robust theoretical framework has been developed to explain decline in N concentration as biomass increases, but the application of this theory is</w:t>
      </w:r>
      <w:r w:rsidR="000A2011">
        <w:t xml:space="preserve"> </w:t>
      </w:r>
      <w:r w:rsidR="00C5585E">
        <w:t xml:space="preserve">most </w:t>
      </w:r>
      <w:r w:rsidR="000A2011">
        <w:t>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Dilution of N in vegetative tissue occurs in relationship to an increasing proportion structural biomass, with low N concentration, </w:t>
      </w:r>
      <w:proofErr w:type="gramStart"/>
      <w:r>
        <w:t>relative</w:t>
      </w:r>
      <w:proofErr w:type="gramEnd"/>
      <w:r>
        <w:t xml:space="preser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51122724" w:rsidR="009F4200" w:rsidRPr="009F4200" w:rsidRDefault="009436F2" w:rsidP="00C35D39">
      <w:pPr>
        <w:pStyle w:val="MDPI31text"/>
        <w:rPr>
          <w:strike/>
        </w:rPr>
      </w:pPr>
      <w:r>
        <w:lastRenderedPageBreak/>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observed that as an increasing proportion of biomass accumulates in tubers (</w:t>
      </w:r>
      <w:proofErr w:type="gramStart"/>
      <w:r w:rsidR="00203D21">
        <w:t>i.e.</w:t>
      </w:r>
      <w:proofErr w:type="gramEnd"/>
      <w:r w:rsidR="00203D21">
        <w:t xml:space="preserv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6A1C63DF"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on the basis of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proofErr w:type="gramStart"/>
      <w:r w:rsidR="002D6C2D">
        <w:t>observed</w:t>
      </w:r>
      <w:proofErr w:type="gramEnd"/>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65202ED9"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4A11C2">
        <w:t>hypothesize</w:t>
      </w:r>
      <w:r>
        <w:t xml:space="preserve"> that variation in CNDC across environments [E] (e.g., climate, geography, etc.) and genotypes [G] (e.g., </w:t>
      </w:r>
      <w:r w:rsidR="00D11D6A">
        <w:t>variety</w:t>
      </w:r>
      <w:r>
        <w:t xml:space="preserve">) would be expected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52EAC05" w:rsidR="004E423F" w:rsidRDefault="009F4200" w:rsidP="004E423F">
      <w:pPr>
        <w:pStyle w:val="MDPI31text"/>
      </w:pPr>
      <w:proofErr w:type="gramStart"/>
      <w:r>
        <w:t>Previous</w:t>
      </w:r>
      <w:proofErr w:type="gramEnd"/>
      <w:r>
        <w:t xml:space="preserve">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w:t>
      </w:r>
      <w:proofErr w:type="gramStart"/>
      <w:r>
        <w:t>ascertain</w:t>
      </w:r>
      <w:proofErr w:type="gramEnd"/>
      <w:r>
        <w:t xml:space="preserve"> whether observed differences in CNDCs are resulting from underlying G</w:t>
      </w:r>
      <w:r w:rsidR="003819FD">
        <w:t xml:space="preserve"> </w:t>
      </w:r>
      <w:r>
        <w:t>x</w:t>
      </w:r>
      <w:r w:rsidR="003819FD">
        <w:t xml:space="preserve"> </w:t>
      </w:r>
      <w:r>
        <w:t xml:space="preserve">E effects or </w:t>
      </w:r>
      <w:r w:rsidR="007D2859">
        <w:t>confounded by the limitations of the statistical approach.</w:t>
      </w:r>
    </w:p>
    <w:p w14:paraId="74F5D5CF" w14:textId="2B5E17FD" w:rsidR="004E423F" w:rsidRDefault="004E423F" w:rsidP="004E423F">
      <w:pPr>
        <w:pStyle w:val="MDPI31text"/>
      </w:pPr>
      <w:r>
        <w:t xml:space="preserve">The conventional approach to fit a CNDC, consists of a two-step process: first, the critical points </w:t>
      </w:r>
      <w:proofErr w:type="gramStart"/>
      <w:r>
        <w:t>are selected</w:t>
      </w:r>
      <w:proofErr w:type="gramEnd"/>
      <w:r>
        <w:t xml:space="preserve"> using statistical criteria; second, a negative exponential curve is fit to the subset of critical points</w:t>
      </w:r>
      <w:r w:rsidR="00A860ED">
        <w:t xml:space="preserve"> using non-linear regression</w:t>
      </w:r>
      <w:r>
        <w:t xml:space="preserve">. There are two commonly used statistical approaches to </w:t>
      </w:r>
      <w:proofErr w:type="gramStart"/>
      <w:r>
        <w:t>identify</w:t>
      </w:r>
      <w:proofErr w:type="gramEnd"/>
      <w:r>
        <w:t xml:space="preserve">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xml:space="preserve">. This approach is rigorous and requires sufficient empirical data such that a linear-plateau curve can be </w:t>
      </w:r>
      <w:proofErr w:type="gramStart"/>
      <w:r w:rsidR="00A860ED">
        <w:t>identified</w:t>
      </w:r>
      <w:proofErr w:type="gramEnd"/>
      <w:r w:rsidR="00A860ED">
        <w:t xml:space="preserve">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 xml:space="preserve">to </w:t>
      </w:r>
      <w:proofErr w:type="gramStart"/>
      <w:r w:rsidR="004E423F">
        <w:t>identify</w:t>
      </w:r>
      <w:proofErr w:type="gramEnd"/>
      <w:r w:rsidR="004E423F">
        <w:t xml:space="preserve">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 xml:space="preserve">to </w:t>
      </w:r>
      <w:proofErr w:type="gramStart"/>
      <w:r w:rsidR="004E423F">
        <w:t>identify</w:t>
      </w:r>
      <w:proofErr w:type="gramEnd"/>
      <w:r w:rsidR="004E423F">
        <w:t xml:space="preserve">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t xml:space="preserve">statistical </w:t>
      </w:r>
      <w:r w:rsidR="00164E86">
        <w:t xml:space="preserve">method is more flexible to implement, it </w:t>
      </w:r>
      <w:r w:rsidR="00B715B6">
        <w:t>can</w:t>
      </w:r>
      <w:r w:rsidR="00164E86">
        <w:t xml:space="preserve">not </w:t>
      </w:r>
      <w:r w:rsidR="00B715B6">
        <w:t xml:space="preserve">resolve deficiencies in the underlying empirical data (i.e., insufficient level of N treatments, interactions with </w:t>
      </w:r>
      <w:r w:rsidR="00B715B6">
        <w:lastRenderedPageBreak/>
        <w:t xml:space="preserve">environmental conditions) that the linear-plateau method </w:t>
      </w:r>
      <w:proofErr w:type="gramStart"/>
      <w:r w:rsidR="00B715B6">
        <w:t>was designed</w:t>
      </w:r>
      <w:proofErr w:type="gramEnd"/>
      <w:r w:rsidR="00B715B6">
        <w:t xml:space="preserve">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 xml:space="preserve">without </w:t>
      </w:r>
      <w:proofErr w:type="gramStart"/>
      <w:r w:rsidR="00B715B6">
        <w:t>sufficient quantity</w:t>
      </w:r>
      <w:proofErr w:type="gramEnd"/>
      <w:r w:rsidR="00B715B6">
        <w:t xml:space="preserve">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proofErr w:type="gramStart"/>
      <w:r w:rsidR="00377A0B">
        <w:t>entire</w:t>
      </w:r>
      <w:r>
        <w:t xml:space="preserve"> set</w:t>
      </w:r>
      <w:proofErr w:type="gramEnd"/>
      <w:r>
        <w:t xml:space="preserve">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xml:space="preserve">. Through a single-step process, the Bayesian hierarchical method both </w:t>
      </w:r>
      <w:proofErr w:type="gramStart"/>
      <w:r>
        <w:t>eliminates</w:t>
      </w:r>
      <w:proofErr w:type="gramEnd"/>
      <w:r>
        <w:t xml:space="preserve"> the need to separately identify critical points and implements the theoretically preferred method (e.g., linear plateau curve) to select critical points.</w:t>
      </w:r>
    </w:p>
    <w:p w14:paraId="7CC3A89C" w14:textId="40931470"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2B49B4">
      <w:pPr>
        <w:pStyle w:val="MDPI23heading3"/>
      </w:pPr>
      <w:r>
        <w:t>2</w:t>
      </w:r>
      <w:r w:rsidR="00DA5043">
        <w:t>.1.</w:t>
      </w:r>
      <w:r w:rsidR="00753765">
        <w:t>1</w:t>
      </w:r>
      <w:r w:rsidR="00DA5043" w:rsidRPr="007D08B2">
        <w:t xml:space="preserve">. </w:t>
      </w:r>
      <w:r w:rsidR="00DA5043">
        <w:t>Critical N Dilution Curve Parameter Fit and Uncertainty</w:t>
      </w:r>
    </w:p>
    <w:p w14:paraId="52AB2949" w14:textId="6DBF4C7A"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w:t>
      </w:r>
      <w:proofErr w:type="gramStart"/>
      <w:r>
        <w:t>are presented</w:t>
      </w:r>
      <w:proofErr w:type="gramEnd"/>
      <w:r>
        <w:t xml:space="preserve">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either </w:t>
      </w:r>
      <w:r w:rsidR="002D32DD" w:rsidRPr="001D415B">
        <w:rPr>
          <w:i/>
          <w:iCs/>
        </w:rPr>
        <w:t>location</w:t>
      </w:r>
      <w:r w:rsidR="002D32DD">
        <w:t xml:space="preserve"> or </w:t>
      </w:r>
      <w:proofErr w:type="spellStart"/>
      <w:proofErr w:type="gramStart"/>
      <w:r w:rsidR="002D32DD" w:rsidRPr="00F7332D">
        <w:rPr>
          <w:i/>
          <w:iCs/>
        </w:rPr>
        <w:t>location:variety</w:t>
      </w:r>
      <w:proofErr w:type="spellEnd"/>
      <w:proofErr w:type="gramEnd"/>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r w:rsidR="002D32DD">
        <w:rPr>
          <w:i/>
          <w:iCs/>
        </w:rPr>
        <w:t>a</w:t>
      </w:r>
      <w:r w:rsidR="002D32DD">
        <w:t xml:space="preserve"> at the </w:t>
      </w:r>
      <w:proofErr w:type="spellStart"/>
      <w:proofErr w:type="gramStart"/>
      <w:r w:rsidR="002D32DD" w:rsidRPr="00F7332D">
        <w:rPr>
          <w:i/>
          <w:iCs/>
        </w:rPr>
        <w:t>location:variety</w:t>
      </w:r>
      <w:proofErr w:type="spellEnd"/>
      <w:proofErr w:type="gramEnd"/>
      <w:r w:rsidR="002D32DD">
        <w:t xml:space="preserve"> level is negligible.</w:t>
      </w:r>
      <w:r w:rsidR="00176C5B">
        <w:t xml:space="preserve"> </w:t>
      </w:r>
    </w:p>
    <w:p w14:paraId="641A857C" w14:textId="522718A6" w:rsidR="006537E9" w:rsidRDefault="002D32DD" w:rsidP="00176C5B">
      <w:pPr>
        <w:pStyle w:val="MDPI31text"/>
      </w:pPr>
      <w:r>
        <w:t xml:space="preserve">For parameter </w:t>
      </w:r>
      <w:r>
        <w:rPr>
          <w:i/>
          <w:iCs/>
        </w:rPr>
        <w:t>b</w:t>
      </w:r>
      <w:r>
        <w:t xml:space="preserve">, there were significant differences at both the levels of </w:t>
      </w:r>
      <w:r w:rsidRPr="003036F0">
        <w:rPr>
          <w:i/>
          <w:iCs/>
        </w:rPr>
        <w:t>location</w:t>
      </w:r>
      <w:r>
        <w:t xml:space="preserve"> and </w:t>
      </w:r>
      <w:proofErr w:type="spellStart"/>
      <w:proofErr w:type="gramStart"/>
      <w:r w:rsidRPr="00F7332D">
        <w:rPr>
          <w:i/>
          <w:iCs/>
        </w:rPr>
        <w:t>location:variety</w:t>
      </w:r>
      <w:proofErr w:type="spellEnd"/>
      <w:proofErr w:type="gramEnd"/>
      <w:r>
        <w:t xml:space="preserve"> at 90% credible interval threshold (</w:t>
      </w:r>
      <w:r w:rsidR="00157166">
        <w:t>Figure 1</w:t>
      </w:r>
      <w:r>
        <w:t xml:space="preserve">b). For </w:t>
      </w:r>
      <w:r w:rsidRPr="007B2AE1">
        <w:rPr>
          <w:i/>
          <w:iCs/>
        </w:rPr>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the </w:t>
      </w:r>
      <w:proofErr w:type="spellStart"/>
      <w:proofErr w:type="gramStart"/>
      <w:r w:rsidRPr="00F7332D">
        <w:rPr>
          <w:i/>
          <w:iCs/>
        </w:rPr>
        <w:t>location:variety</w:t>
      </w:r>
      <w:proofErr w:type="spellEnd"/>
      <w:proofErr w:type="gramEnd"/>
      <w:r>
        <w:rPr>
          <w:i/>
          <w:iCs/>
        </w:rPr>
        <w:t xml:space="preserve"> </w:t>
      </w:r>
      <w:r>
        <w:t>effect</w:t>
      </w:r>
      <w:r>
        <w:rPr>
          <w:i/>
          <w:iCs/>
        </w:rPr>
        <w:t xml:space="preserve"> </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w:t>
      </w:r>
      <w:proofErr w:type="spellStart"/>
      <w:r>
        <w:t>Markies</w:t>
      </w:r>
      <w:proofErr w:type="spellEnd"/>
      <w:r>
        <w:t xml:space="preserve"> Russet, and Bannock Russet (0.178, 0.165, 0.155, and 0.140, respectively). The difference between Innovator and Umatilla Russet, </w:t>
      </w:r>
      <w:proofErr w:type="spellStart"/>
      <w:r>
        <w:t>Markies</w:t>
      </w:r>
      <w:proofErr w:type="spellEnd"/>
      <w:r>
        <w:t xml:space="preserve"> Russet, and Bannock Russet was significant, while all other differences between varieties was not significant. For Canada, Russet Burbank had a significantly greater value for parameter </w:t>
      </w:r>
      <w:r w:rsidRPr="002F1112">
        <w:rPr>
          <w:i/>
          <w:iCs/>
        </w:rPr>
        <w:t>b</w:t>
      </w:r>
      <w:r>
        <w:t xml:space="preserve"> (0.489) than </w:t>
      </w:r>
      <w:proofErr w:type="spellStart"/>
      <w:r>
        <w:t>Shepody</w:t>
      </w:r>
      <w:proofErr w:type="spellEnd"/>
      <w:r>
        <w:t xml:space="preserve"> (0.412).</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1E913FCB" w:rsidR="0006745B" w:rsidRDefault="009E078A" w:rsidP="0003520A">
            <w:pPr>
              <w:pStyle w:val="MDPI52figure"/>
            </w:pPr>
            <w:r>
              <w:rPr>
                <w:noProof/>
                <w:snapToGrid/>
              </w:rPr>
              <w:lastRenderedPageBreak/>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4D20058E"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3C6F2B" w:rsidRPr="004D0A18">
        <w:rPr>
          <w:bCs/>
          <w:i/>
          <w:iCs/>
        </w:rPr>
        <w:t>location</w:t>
      </w:r>
      <w:r w:rsidR="003C6F2B" w:rsidRPr="00AF19A0">
        <w:rPr>
          <w:bCs/>
        </w:rPr>
        <w:t xml:space="preserve"> and </w:t>
      </w:r>
      <w:proofErr w:type="spellStart"/>
      <w:proofErr w:type="gramStart"/>
      <w:r w:rsidR="003C6F2B" w:rsidRPr="004D0A18">
        <w:rPr>
          <w:bCs/>
          <w:i/>
          <w:iCs/>
        </w:rPr>
        <w:t>location:variety</w:t>
      </w:r>
      <w:proofErr w:type="spellEnd"/>
      <w:proofErr w:type="gramEnd"/>
      <w:r w:rsidR="003C6F2B" w:rsidRPr="00AF19A0">
        <w:rPr>
          <w:bCs/>
        </w:rPr>
        <w:t xml:space="preserve"> effects 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b.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2EE6A3C1"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for all levels of </w:t>
      </w:r>
      <w:proofErr w:type="spellStart"/>
      <w:proofErr w:type="gramStart"/>
      <w:r w:rsidRPr="00F7332D">
        <w:rPr>
          <w:i/>
          <w:iCs/>
        </w:rPr>
        <w:t>location:variety</w:t>
      </w:r>
      <w:proofErr w:type="spellEnd"/>
      <w:proofErr w:type="gramEnd"/>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significan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1EE7E5A6" w:rsidR="007F5379" w:rsidRDefault="007F5379" w:rsidP="007F5379">
      <w:pPr>
        <w:pStyle w:val="MDPI31text"/>
      </w:pPr>
      <w:r>
        <w:t xml:space="preserve">Critical N dilution curves were fit for each level of </w:t>
      </w:r>
      <w:proofErr w:type="spellStart"/>
      <w:proofErr w:type="gramStart"/>
      <w:r w:rsidRPr="00F7332D">
        <w:rPr>
          <w:i/>
          <w:iCs/>
        </w:rPr>
        <w:t>location:variety</w:t>
      </w:r>
      <w:proofErr w:type="spellEnd"/>
      <w:proofErr w:type="gramEnd"/>
      <w:r>
        <w:t>. The experimental data, median linear-plateau curve for each experimental sampling date, and median value of %N</w:t>
      </w:r>
      <w:r>
        <w:rPr>
          <w:vertAlign w:val="subscript"/>
        </w:rPr>
        <w:t>c</w:t>
      </w:r>
      <w:r>
        <w:t xml:space="preserve"> </w:t>
      </w:r>
      <w:proofErr w:type="gramStart"/>
      <w:r>
        <w:t>are presented</w:t>
      </w:r>
      <w:proofErr w:type="gramEnd"/>
      <w:r>
        <w:t xml:space="preserve"> below (</w:t>
      </w:r>
      <w:r w:rsidR="00157166">
        <w:t>Figure 3</w:t>
      </w:r>
      <w:r>
        <w:t xml:space="preserve">). The individual linear-plateau curves fitted for each experimental sampling date of each level of </w:t>
      </w:r>
      <w:proofErr w:type="spellStart"/>
      <w:proofErr w:type="gramStart"/>
      <w:r w:rsidRPr="00F7332D">
        <w:rPr>
          <w:i/>
          <w:iCs/>
        </w:rPr>
        <w:t>location:variety</w:t>
      </w:r>
      <w:proofErr w:type="spellEnd"/>
      <w:proofErr w:type="gramEnd"/>
      <w:r>
        <w:t xml:space="preserve"> is presented in the Supplemental Materials (Figure S1).</w:t>
      </w:r>
    </w:p>
    <w:p w14:paraId="6DD50532" w14:textId="77777777" w:rsidR="00ED28D7" w:rsidRPr="00DA5043" w:rsidRDefault="00ED28D7" w:rsidP="00ED28D7">
      <w:pPr>
        <w:pStyle w:val="MDPI22heading2"/>
      </w:pPr>
      <w:r>
        <w:t>2</w:t>
      </w:r>
      <w:r w:rsidRPr="00DA5043">
        <w:t>.2. Critical N Concentration Uncertainity</w:t>
      </w:r>
    </w:p>
    <w:p w14:paraId="3C333E31" w14:textId="3F87919E" w:rsidR="00FD5005" w:rsidRDefault="00ED28D7" w:rsidP="00FD5005">
      <w:pPr>
        <w:pStyle w:val="MDPI31text"/>
      </w:pPr>
      <w:r>
        <w:t>The credible region for %N</w:t>
      </w:r>
      <w:r>
        <w:rPr>
          <w:vertAlign w:val="subscript"/>
        </w:rPr>
        <w:t>c</w:t>
      </w:r>
      <w:r>
        <w:t xml:space="preserve"> varies across levels of </w:t>
      </w:r>
      <w:proofErr w:type="spellStart"/>
      <w:proofErr w:type="gramStart"/>
      <w:r w:rsidRPr="00F7332D">
        <w:rPr>
          <w:i/>
          <w:iCs/>
        </w:rPr>
        <w:t>location:variety</w:t>
      </w:r>
      <w:proofErr w:type="spellEnd"/>
      <w:proofErr w:type="gramEnd"/>
      <w:r>
        <w:t xml:space="preserve"> and across levels of biomass within a given level of </w:t>
      </w:r>
      <w:proofErr w:type="spellStart"/>
      <w:r w:rsidRPr="00F7332D">
        <w:rPr>
          <w:i/>
          <w:iCs/>
        </w:rPr>
        <w:t>location:variety</w:t>
      </w:r>
      <w:proofErr w:type="spellEnd"/>
      <w:r>
        <w:t xml:space="preserve"> (</w:t>
      </w:r>
      <w:r w:rsidR="00157166">
        <w:t>Figure 4</w:t>
      </w:r>
      <w:r>
        <w:t>).</w:t>
      </w:r>
      <w:r w:rsidR="00FD5005">
        <w:t xml:space="preserve"> The symmetry of the credible region distribution varies across levels of </w:t>
      </w:r>
      <w:proofErr w:type="spellStart"/>
      <w:proofErr w:type="gramStart"/>
      <w:r w:rsidR="00FD5005" w:rsidRPr="00F7332D">
        <w:rPr>
          <w:i/>
          <w:iCs/>
        </w:rPr>
        <w:t>location:variety</w:t>
      </w:r>
      <w:proofErr w:type="spellEnd"/>
      <w:proofErr w:type="gramEnd"/>
      <w:r w:rsidR="00FD5005">
        <w:t xml:space="preserve"> with some levels, such as Argentina x Gem Russet, having a skewed distribution, while other levels, such as Canada x </w:t>
      </w:r>
      <w:proofErr w:type="spellStart"/>
      <w:r w:rsidR="00FD5005">
        <w:t>Shepody</w:t>
      </w:r>
      <w:proofErr w:type="spellEnd"/>
      <w:r w:rsidR="00FD5005">
        <w:t>, having a symmetrical distribution (</w:t>
      </w:r>
      <w:r w:rsidR="00157166">
        <w:t>Figure 4</w:t>
      </w:r>
      <w:r w:rsidR="00FD5005">
        <w:t xml:space="preserve">a). There are also differences in the range of the credible region where some levels of </w:t>
      </w:r>
      <w:proofErr w:type="spellStart"/>
      <w:proofErr w:type="gramStart"/>
      <w:r w:rsidR="00FD5005" w:rsidRPr="00F7332D">
        <w:rPr>
          <w:i/>
          <w:iCs/>
        </w:rPr>
        <w:t>location:variety</w:t>
      </w:r>
      <w:proofErr w:type="spellEnd"/>
      <w:proofErr w:type="gramEnd"/>
      <w:r w:rsidR="00FD5005">
        <w:t>, such as Argentina x Umatilla Russet, have greater uncertainty in %N</w:t>
      </w:r>
      <w:r w:rsidR="00FD5005">
        <w:rPr>
          <w:vertAlign w:val="subscript"/>
        </w:rPr>
        <w:t>c</w:t>
      </w:r>
      <w:r w:rsidR="00FD5005">
        <w:t xml:space="preserve"> than other levels,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w:t>
      </w:r>
      <w:r w:rsidR="00FD5005">
        <w:lastRenderedPageBreak/>
        <w:t xml:space="preserve">increasing credible region range, Minnesota x Russet Burbank has decreasing credible region range, and Argentina x Bannock Russet has </w:t>
      </w:r>
      <w:proofErr w:type="gramStart"/>
      <w:r w:rsidR="00FD5005">
        <w:t>nearly constant</w:t>
      </w:r>
      <w:proofErr w:type="gramEnd"/>
      <w:r w:rsidR="00FD5005">
        <w:t xml:space="preserve"> credible region range.</w:t>
      </w:r>
    </w:p>
    <w:p w14:paraId="436BDF3A" w14:textId="7CCF8499" w:rsidR="00C33DAA" w:rsidRDefault="009E078A" w:rsidP="0003520A">
      <w:pPr>
        <w:pStyle w:val="MDPI52figure"/>
        <w:ind w:left="2610" w:right="26"/>
        <w:jc w:val="left"/>
      </w:pPr>
      <w:r>
        <w:rPr>
          <w:noProof/>
          <w:snapToGrid/>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1FC45AB6"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proofErr w:type="spellStart"/>
      <w:proofErr w:type="gramStart"/>
      <w:r w:rsidR="00C33DAA" w:rsidRPr="005727EC">
        <w:rPr>
          <w:bCs/>
          <w:i/>
          <w:iCs/>
        </w:rPr>
        <w:t>location:variety</w:t>
      </w:r>
      <w:proofErr w:type="spellEnd"/>
      <w:proofErr w:type="gramEnd"/>
      <w:r w:rsidR="00C33DAA" w:rsidRPr="00AF19A0">
        <w:rPr>
          <w:bCs/>
        </w:rPr>
        <w:t xml:space="preserve"> level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proofErr w:type="spellStart"/>
      <w:proofErr w:type="gramStart"/>
      <w:r w:rsidR="00C33DAA" w:rsidRPr="005727EC">
        <w:rPr>
          <w:bCs/>
          <w:i/>
          <w:iCs/>
        </w:rPr>
        <w:t>location:variety</w:t>
      </w:r>
      <w:proofErr w:type="spellEnd"/>
      <w:proofErr w:type="gramEnd"/>
      <w:r w:rsidR="00C33DAA" w:rsidRPr="00AF19A0">
        <w:rPr>
          <w:bCs/>
        </w:rPr>
        <w:t xml:space="preserve"> level. Data </w:t>
      </w:r>
      <w:proofErr w:type="gramStart"/>
      <w:r w:rsidR="00C33DAA" w:rsidRPr="00AF19A0">
        <w:rPr>
          <w:bCs/>
        </w:rPr>
        <w:t>are shown</w:t>
      </w:r>
      <w:proofErr w:type="gramEnd"/>
      <w:r w:rsidR="00C33DAA" w:rsidRPr="00AF19A0">
        <w:rPr>
          <w:bCs/>
        </w:rPr>
        <w:t xml:space="preserve"> at the level of individual draws (n=28,000)</w:t>
      </w:r>
    </w:p>
    <w:p w14:paraId="72244FCD" w14:textId="408DDF92" w:rsidR="007D47A7" w:rsidRDefault="003F6517" w:rsidP="0003520A">
      <w:pPr>
        <w:pStyle w:val="MDPI52figure"/>
        <w:ind w:left="2610" w:right="26"/>
        <w:jc w:val="left"/>
        <w:rPr>
          <w:b/>
        </w:rPr>
      </w:pPr>
      <w:r>
        <w:rPr>
          <w:b/>
          <w:noProof/>
          <w:snapToGrid/>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A852BE9"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Median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 xml:space="preserve">for each level </w:t>
      </w:r>
      <w:proofErr w:type="spellStart"/>
      <w:proofErr w:type="gramStart"/>
      <w:r w:rsidR="007D47A7" w:rsidRPr="0083755A">
        <w:rPr>
          <w:bCs/>
          <w:i/>
          <w:iCs/>
        </w:rPr>
        <w:t>location:variety</w:t>
      </w:r>
      <w:proofErr w:type="spellEnd"/>
      <w:proofErr w:type="gramEnd"/>
      <w:r w:rsidR="007D47A7" w:rsidRPr="00E734D2">
        <w:rPr>
          <w:bCs/>
        </w:rPr>
        <w:t xml:space="preserve"> shown as solid black line. Biomass and nitrogen concentration [%N] data </w:t>
      </w:r>
      <w:proofErr w:type="gramStart"/>
      <w:r w:rsidR="007D47A7" w:rsidRPr="00E734D2">
        <w:rPr>
          <w:bCs/>
        </w:rPr>
        <w:t>are displayed</w:t>
      </w:r>
      <w:proofErr w:type="gramEnd"/>
      <w:r w:rsidR="007D47A7" w:rsidRPr="00E734D2">
        <w:rPr>
          <w:bCs/>
        </w:rPr>
        <w:t xml:space="preserve"> as points with the median linear-plateau curve for each sampling date shown as grey line. The number of samples [n] and the number of sampling dates [</w:t>
      </w:r>
      <w:proofErr w:type="spellStart"/>
      <w:r w:rsidR="007D47A7" w:rsidRPr="00E734D2">
        <w:rPr>
          <w:bCs/>
        </w:rPr>
        <w:t>i</w:t>
      </w:r>
      <w:proofErr w:type="spellEnd"/>
      <w:r w:rsidR="007D47A7" w:rsidRPr="00E734D2">
        <w:rPr>
          <w:bCs/>
        </w:rPr>
        <w:t xml:space="preserve">] are displayed for each </w:t>
      </w:r>
      <w:proofErr w:type="spellStart"/>
      <w:proofErr w:type="gramStart"/>
      <w:r w:rsidR="007D47A7" w:rsidRPr="005047C5">
        <w:rPr>
          <w:bCs/>
          <w:i/>
          <w:iCs/>
        </w:rPr>
        <w:t>location:variety</w:t>
      </w:r>
      <w:proofErr w:type="spellEnd"/>
      <w:proofErr w:type="gramEnd"/>
      <w:r w:rsidR="007D47A7" w:rsidRPr="00E734D2">
        <w:rPr>
          <w:bCs/>
        </w:rPr>
        <w:t xml:space="preserve"> level.</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lastRenderedPageBreak/>
              <w:t>(a)</w:t>
            </w:r>
          </w:p>
        </w:tc>
        <w:tc>
          <w:tcPr>
            <w:tcW w:w="7661" w:type="dxa"/>
          </w:tcPr>
          <w:p w14:paraId="190965F9" w14:textId="74B07A53" w:rsidR="00EC0FCD" w:rsidRPr="00EC0FCD" w:rsidRDefault="00B361C8" w:rsidP="00680471">
            <w:pPr>
              <w:pStyle w:val="MDPI52figure"/>
            </w:pPr>
            <w:r>
              <w:rPr>
                <w:noProof/>
                <w:snapToGrid/>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7437C0EC"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w:t>
      </w:r>
      <w:proofErr w:type="gramStart"/>
      <w:r w:rsidR="007F5379" w:rsidRPr="00AF19A0">
        <w:rPr>
          <w:bCs/>
        </w:rPr>
        <w:t>represent</w:t>
      </w:r>
      <w:proofErr w:type="gramEnd"/>
      <w:r w:rsidR="007F5379" w:rsidRPr="00AF19A0">
        <w:rPr>
          <w:bCs/>
        </w:rPr>
        <w:t xml:space="preserve"> uncertainty in </w:t>
      </w:r>
      <w:r w:rsidR="007F5379">
        <w:rPr>
          <w:bCs/>
        </w:rPr>
        <w:t>%N</w:t>
      </w:r>
      <w:r w:rsidR="007F5379">
        <w:rPr>
          <w:bCs/>
          <w:vertAlign w:val="subscript"/>
        </w:rPr>
        <w:t>c</w:t>
      </w:r>
      <w:r w:rsidR="007F5379" w:rsidRPr="00AF19A0">
        <w:rPr>
          <w:bCs/>
        </w:rPr>
        <w:t xml:space="preserve">. The grey shaded region </w:t>
      </w:r>
      <w:proofErr w:type="gramStart"/>
      <w:r w:rsidR="007F5379" w:rsidRPr="00AF19A0">
        <w:rPr>
          <w:bCs/>
        </w:rPr>
        <w:t>represents</w:t>
      </w:r>
      <w:proofErr w:type="gramEnd"/>
      <w:r w:rsidR="007F5379" w:rsidRPr="00AF19A0">
        <w:rPr>
          <w:bCs/>
        </w:rPr>
        <w:t xml:space="preserve"> the 90% credible region (lower bound, 5% quantile; upper bound, 95% quantile) for the</w:t>
      </w:r>
      <w:r w:rsidR="007F5379">
        <w:rPr>
          <w:bCs/>
        </w:rPr>
        <w:t xml:space="preserve"> fitted</w:t>
      </w:r>
      <w:r w:rsidR="007F5379" w:rsidRPr="00AF19A0">
        <w:rPr>
          <w:bCs/>
        </w:rPr>
        <w:t xml:space="preserve"> Bayesian hierarchical model. The dotted lines </w:t>
      </w:r>
      <w:proofErr w:type="gramStart"/>
      <w:r w:rsidR="007F5379" w:rsidRPr="00AF19A0">
        <w:rPr>
          <w:bCs/>
        </w:rPr>
        <w:t>represent</w:t>
      </w:r>
      <w:proofErr w:type="gramEnd"/>
      <w:r w:rsidR="007F5379" w:rsidRPr="00AF19A0">
        <w:rPr>
          <w:bCs/>
        </w:rPr>
        <w:t xml:space="preserve"> an estimation of the upper and lower bound of the 90% credible region </w:t>
      </w:r>
      <w:r w:rsidR="007F5379">
        <w:rPr>
          <w:bCs/>
        </w:rPr>
        <w:t xml:space="preserve">for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 xml:space="preserve">(i.e., </w:t>
      </w:r>
      <w:proofErr w:type="spellStart"/>
      <w:r w:rsidR="007F5379" w:rsidRPr="00AF19A0">
        <w:rPr>
          <w:bCs/>
        </w:rPr>
        <w:t>CNDC</w:t>
      </w:r>
      <w:r w:rsidR="007F5379" w:rsidRPr="00B332EE">
        <w:rPr>
          <w:bCs/>
          <w:vertAlign w:val="subscript"/>
        </w:rPr>
        <w:t>lo</w:t>
      </w:r>
      <w:proofErr w:type="spellEnd"/>
      <w:r w:rsidR="007F5379" w:rsidRPr="00AF19A0">
        <w:rPr>
          <w:bCs/>
        </w:rPr>
        <w:t xml:space="preserve"> and </w:t>
      </w:r>
      <w:proofErr w:type="spellStart"/>
      <w:r w:rsidR="007F5379" w:rsidRPr="00AF19A0">
        <w:rPr>
          <w:bCs/>
        </w:rPr>
        <w:t>CNDC</w:t>
      </w:r>
      <w:r w:rsidR="007F5379" w:rsidRPr="00B332EE">
        <w:rPr>
          <w:bCs/>
          <w:vertAlign w:val="subscript"/>
        </w:rPr>
        <w:t>up</w:t>
      </w:r>
      <w:proofErr w:type="spellEnd"/>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r w:rsidR="007F5379" w:rsidRPr="005727EC">
        <w:rPr>
          <w:bCs/>
          <w:i/>
          <w:iCs/>
        </w:rPr>
        <w:t>a</w:t>
      </w:r>
      <w:r w:rsidR="007F5379" w:rsidRPr="00AF19A0">
        <w:rPr>
          <w:bCs/>
        </w:rPr>
        <w:t xml:space="preserve"> and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proofErr w:type="spellStart"/>
      <w:proofErr w:type="gramStart"/>
      <w:r w:rsidR="00D263FA">
        <w:rPr>
          <w:bCs/>
          <w:i/>
          <w:iCs/>
        </w:rPr>
        <w:t>location:variety</w:t>
      </w:r>
      <w:proofErr w:type="spellEnd"/>
      <w:proofErr w:type="gramEnd"/>
      <w:r w:rsidR="00D263FA">
        <w:rPr>
          <w:bCs/>
        </w:rPr>
        <w:t xml:space="preserve"> levels,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xml:space="preserve">, the solid red lines </w:t>
      </w:r>
      <w:proofErr w:type="gramStart"/>
      <w:r w:rsidR="002C5553">
        <w:rPr>
          <w:bCs/>
        </w:rPr>
        <w:t>represent</w:t>
      </w:r>
      <w:proofErr w:type="gramEnd"/>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 xml:space="preserve">(i.e., </w:t>
      </w:r>
      <w:proofErr w:type="spellStart"/>
      <w:r w:rsidR="00F65519">
        <w:t>CNDC</w:t>
      </w:r>
      <w:r w:rsidR="00F65519">
        <w:rPr>
          <w:vertAlign w:val="subscript"/>
        </w:rPr>
        <w:t>lo</w:t>
      </w:r>
      <w:proofErr w:type="spellEnd"/>
      <w:r w:rsidR="00F65519">
        <w:t xml:space="preserve"> and </w:t>
      </w:r>
      <w:proofErr w:type="spellStart"/>
      <w:r w:rsidR="00F65519">
        <w:t>CNDC</w:t>
      </w:r>
      <w:r w:rsidR="00F65519">
        <w:rPr>
          <w:vertAlign w:val="subscript"/>
        </w:rPr>
        <w:t>up</w:t>
      </w:r>
      <w:proofErr w:type="spellEnd"/>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xml:space="preserve">). However, these fitted </w:t>
      </w:r>
      <w:proofErr w:type="spellStart"/>
      <w:r w:rsidR="00F65519">
        <w:t>CNDC</w:t>
      </w:r>
      <w:r w:rsidR="00F65519">
        <w:rPr>
          <w:vertAlign w:val="subscript"/>
        </w:rPr>
        <w:t>lo</w:t>
      </w:r>
      <w:proofErr w:type="spellEnd"/>
      <w:r w:rsidR="00F65519">
        <w:t xml:space="preserve"> and </w:t>
      </w:r>
      <w:proofErr w:type="spellStart"/>
      <w:r w:rsidR="00F65519">
        <w:t>CNDC</w:t>
      </w:r>
      <w:r w:rsidR="000C5A74">
        <w:rPr>
          <w:vertAlign w:val="subscript"/>
        </w:rPr>
        <w:t>up</w:t>
      </w:r>
      <w:proofErr w:type="spellEnd"/>
      <w:r w:rsidR="00F65519">
        <w:t xml:space="preserve"> curves do not themselves represent a draw directly from the posterior distribution and </w:t>
      </w:r>
      <w:r w:rsidR="007719BA">
        <w:t xml:space="preserve">do not </w:t>
      </w:r>
      <w:r w:rsidR="00F65519">
        <w:t xml:space="preserve">necessarily </w:t>
      </w:r>
      <w:proofErr w:type="gramStart"/>
      <w:r w:rsidR="00F65519">
        <w:t>represent</w:t>
      </w:r>
      <w:proofErr w:type="gramEnd"/>
      <w:r w:rsidR="00F65519">
        <w:t xml:space="preserve">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w:t>
      </w:r>
      <w:r w:rsidR="00F65519">
        <w:lastRenderedPageBreak/>
        <w:t xml:space="preserve">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013FF352"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contain the entire credible region and for all </w:t>
      </w:r>
      <w:proofErr w:type="spellStart"/>
      <w:proofErr w:type="gramStart"/>
      <w:r w:rsidRPr="00F7332D">
        <w:rPr>
          <w:i/>
          <w:iCs/>
        </w:rPr>
        <w:t>location:variety</w:t>
      </w:r>
      <w:proofErr w:type="spellEnd"/>
      <w:proofErr w:type="gramEnd"/>
      <w:r>
        <w:t xml:space="preserve"> levels (</w:t>
      </w:r>
      <w:r w:rsidR="00157166">
        <w:t>Figure 4</w:t>
      </w:r>
      <w:r w:rsidR="00153141">
        <w:t>a</w:t>
      </w:r>
      <w:r>
        <w:t>). Therefore, this estimate approach is quite uninformative and should be used as a last resort to estimate %N</w:t>
      </w:r>
      <w:r>
        <w:rPr>
          <w:vertAlign w:val="subscript"/>
        </w:rPr>
        <w:t>c</w:t>
      </w:r>
      <w:r>
        <w:t xml:space="preserve"> uncertainty is </w:t>
      </w:r>
      <w:proofErr w:type="gramStart"/>
      <w:r>
        <w:t>required</w:t>
      </w:r>
      <w:proofErr w:type="gramEnd"/>
      <w:r>
        <w:t xml:space="preserve"> and the credible region defined from </w:t>
      </w:r>
      <w:r w:rsidR="00691354">
        <w:t xml:space="preserve">either </w:t>
      </w:r>
      <w:r>
        <w:t>the original model fit or from the</w:t>
      </w:r>
      <w:r w:rsidR="00691354">
        <w:t xml:space="preserve"> paired</w:t>
      </w:r>
      <w:r>
        <w:t xml:space="preserve"> </w:t>
      </w:r>
      <w:proofErr w:type="spellStart"/>
      <w:r>
        <w:t>CNDC</w:t>
      </w:r>
      <w:r>
        <w:rPr>
          <w:vertAlign w:val="subscript"/>
        </w:rPr>
        <w:t>lo</w:t>
      </w:r>
      <w:proofErr w:type="spellEnd"/>
      <w:r>
        <w:t xml:space="preserve"> or </w:t>
      </w:r>
      <w:proofErr w:type="spellStart"/>
      <w:r>
        <w:t>CNDC</w:t>
      </w:r>
      <w:r>
        <w:rPr>
          <w:vertAlign w:val="subscript"/>
        </w:rPr>
        <w:t>up</w:t>
      </w:r>
      <w:proofErr w:type="spellEnd"/>
      <w:r>
        <w:t xml:space="preserve"> curves is unavailable.</w:t>
      </w:r>
    </w:p>
    <w:p w14:paraId="2E8DC185" w14:textId="4E61B7E8" w:rsidR="00F905E8" w:rsidRDefault="00F905E8" w:rsidP="00F905E8">
      <w:pPr>
        <w:pStyle w:val="MDPI31text"/>
      </w:pPr>
      <w:r>
        <w:t xml:space="preserve">Therefore, in the absence of the credible region defined directly from the fitted hierarchical Bayesian model,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w:t>
      </w:r>
      <w:r w:rsidR="0043243C">
        <w:t>Table 1</w:t>
      </w:r>
      <w:r>
        <w:t>) are a suitable first-order representation of the credible region for %N</w:t>
      </w:r>
      <w:r>
        <w:rPr>
          <w:vertAlign w:val="subscript"/>
        </w:rPr>
        <w:t>c</w:t>
      </w:r>
      <w:r>
        <w:t>.</w:t>
      </w:r>
    </w:p>
    <w:p w14:paraId="5DC29832" w14:textId="287DAD6F"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level of</w:t>
      </w:r>
      <w:r w:rsidR="00AB63ED">
        <w:t xml:space="preserve"> </w:t>
      </w:r>
      <w:proofErr w:type="spellStart"/>
      <w:proofErr w:type="gramStart"/>
      <w:r w:rsidR="00AB63ED" w:rsidRPr="00F7332D">
        <w:rPr>
          <w:i/>
          <w:iCs/>
        </w:rPr>
        <w:t>location:variety</w:t>
      </w:r>
      <w:proofErr w:type="spellEnd"/>
      <w:proofErr w:type="gramEnd"/>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w:t>
      </w:r>
      <w:proofErr w:type="spellStart"/>
      <w:r w:rsidR="00AB63ED">
        <w:t>CNDC</w:t>
      </w:r>
      <w:r w:rsidR="00AB63ED">
        <w:rPr>
          <w:vertAlign w:val="subscript"/>
        </w:rPr>
        <w:t>lo</w:t>
      </w:r>
      <w:proofErr w:type="spellEnd"/>
      <w:r w:rsidR="00AB63ED">
        <w:t>) and upper (</w:t>
      </w:r>
      <w:proofErr w:type="spellStart"/>
      <w:r w:rsidR="00AB63ED">
        <w:t>CNDC</w:t>
      </w:r>
      <w:r w:rsidR="00AB63ED">
        <w:rPr>
          <w:vertAlign w:val="subscript"/>
        </w:rPr>
        <w:t>up</w:t>
      </w:r>
      <w:proofErr w:type="spellEnd"/>
      <w:r w:rsidR="00AB63ED">
        <w:t>) boundaries.</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lo</w:t>
            </w:r>
            <w:proofErr w:type="spellEnd"/>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up</w:t>
            </w:r>
            <w:proofErr w:type="spellEnd"/>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proofErr w:type="spellStart"/>
            <w:r>
              <w:rPr>
                <w:i/>
                <w:iCs/>
              </w:rPr>
              <w:t>a</w:t>
            </w:r>
            <w:r>
              <w:rPr>
                <w:i/>
                <w:iCs/>
                <w:vertAlign w:val="subscript"/>
              </w:rPr>
              <w:t>lo</w:t>
            </w:r>
            <w:proofErr w:type="spellEnd"/>
          </w:p>
        </w:tc>
        <w:tc>
          <w:tcPr>
            <w:tcW w:w="778" w:type="dxa"/>
            <w:tcBorders>
              <w:bottom w:val="single" w:sz="4" w:space="0" w:color="auto"/>
            </w:tcBorders>
          </w:tcPr>
          <w:p w14:paraId="12E07CF1" w14:textId="23300BF4" w:rsidR="003E1888" w:rsidRDefault="003E1888" w:rsidP="00AB63ED">
            <w:pPr>
              <w:pStyle w:val="MDPI42tablebody"/>
            </w:pPr>
            <w:proofErr w:type="spellStart"/>
            <w:r>
              <w:rPr>
                <w:i/>
                <w:iCs/>
              </w:rPr>
              <w:t>b</w:t>
            </w:r>
            <w:r>
              <w:rPr>
                <w:i/>
                <w:iCs/>
                <w:vertAlign w:val="subscript"/>
              </w:rPr>
              <w:t>lo</w:t>
            </w:r>
            <w:proofErr w:type="spellEnd"/>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proofErr w:type="spellStart"/>
            <w:r>
              <w:rPr>
                <w:i/>
                <w:iCs/>
              </w:rPr>
              <w:t>a</w:t>
            </w:r>
            <w:r>
              <w:rPr>
                <w:i/>
                <w:iCs/>
                <w:vertAlign w:val="subscript"/>
              </w:rPr>
              <w:t>up</w:t>
            </w:r>
            <w:proofErr w:type="spellEnd"/>
          </w:p>
        </w:tc>
        <w:tc>
          <w:tcPr>
            <w:tcW w:w="778" w:type="dxa"/>
            <w:tcBorders>
              <w:bottom w:val="single" w:sz="4" w:space="0" w:color="auto"/>
            </w:tcBorders>
          </w:tcPr>
          <w:p w14:paraId="6B355DE7" w14:textId="64036A91" w:rsidR="003E1888" w:rsidRDefault="003E1888" w:rsidP="00AB63ED">
            <w:pPr>
              <w:pStyle w:val="MDPI42tablebody"/>
            </w:pPr>
            <w:proofErr w:type="spellStart"/>
            <w:r>
              <w:rPr>
                <w:i/>
                <w:iCs/>
              </w:rPr>
              <w:t>b</w:t>
            </w:r>
            <w:r>
              <w:rPr>
                <w:i/>
                <w:iCs/>
                <w:vertAlign w:val="subscript"/>
              </w:rPr>
              <w:t>up</w:t>
            </w:r>
            <w:proofErr w:type="spellEnd"/>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proofErr w:type="spellStart"/>
            <w:r w:rsidRPr="001D2AA6">
              <w:t>Markies</w:t>
            </w:r>
            <w:proofErr w:type="spellEnd"/>
            <w:r w:rsidRPr="001D2AA6">
              <w:t xml:space="preserve">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proofErr w:type="spellStart"/>
            <w:r w:rsidRPr="001D2AA6">
              <w:t>Shepody</w:t>
            </w:r>
            <w:proofErr w:type="spellEnd"/>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575138A1" w:rsidR="007F5FFB" w:rsidRDefault="007F5FFB" w:rsidP="007F5FFB">
      <w:pPr>
        <w:pStyle w:val="MDPI31text"/>
      </w:pPr>
      <w:r>
        <w:t xml:space="preserve">While an evaluation of the differences between all levels of </w:t>
      </w:r>
      <w:proofErr w:type="spellStart"/>
      <w:proofErr w:type="gramStart"/>
      <w:r w:rsidRPr="00F7332D">
        <w:rPr>
          <w:i/>
          <w:iCs/>
        </w:rPr>
        <w:t>location:variety</w:t>
      </w:r>
      <w:proofErr w:type="spellEnd"/>
      <w:proofErr w:type="gramEnd"/>
      <w:r>
        <w:t xml:space="preserve"> was conducted and is presented in the Supplemental Materials (Figure S2), a subset of the results comparing Minnesota x Russet Burbank to all other levels is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w:t>
      </w:r>
      <w:proofErr w:type="spellStart"/>
      <w:r>
        <w:t>Shepody</w:t>
      </w:r>
      <w:proofErr w:type="spellEnd"/>
      <w:r>
        <w:t xml:space="preserve">) were significantly greater than that for Minnesota x Russet Burbank when biomass values were greater than 2 Mg </w:t>
      </w:r>
      <w:proofErr w:type="gramStart"/>
      <w:r>
        <w:t>ha</w:t>
      </w:r>
      <w:r>
        <w:rPr>
          <w:vertAlign w:val="superscript"/>
        </w:rPr>
        <w:t>-1</w:t>
      </w:r>
      <w:proofErr w:type="gramEnd"/>
      <w:r>
        <w:t>. The %N</w:t>
      </w:r>
      <w:r>
        <w:rPr>
          <w:vertAlign w:val="subscript"/>
        </w:rPr>
        <w:t>c</w:t>
      </w:r>
      <w:r>
        <w:t xml:space="preserve"> for Canada x Russet Burbank and Canada x </w:t>
      </w:r>
      <w:proofErr w:type="spellStart"/>
      <w:r>
        <w:t>Shepody</w:t>
      </w:r>
      <w:proofErr w:type="spellEnd"/>
      <w:r>
        <w:t xml:space="preserve">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w:t>
      </w:r>
      <w:proofErr w:type="spellStart"/>
      <w:r>
        <w:t>Markies</w:t>
      </w:r>
      <w:proofErr w:type="spellEnd"/>
      <w:r>
        <w:t xml:space="preserve">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rPr>
        <w:lastRenderedPageBreak/>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6E19721E"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levels of </w:t>
      </w:r>
      <w:proofErr w:type="spellStart"/>
      <w:proofErr w:type="gramStart"/>
      <w:r w:rsidR="00A4354F" w:rsidRPr="00161BA3">
        <w:rPr>
          <w:bCs/>
          <w:i/>
          <w:iCs/>
        </w:rPr>
        <w:t>location:variety</w:t>
      </w:r>
      <w:proofErr w:type="spellEnd"/>
      <w:proofErr w:type="gramEnd"/>
      <w:r w:rsidR="00A4354F">
        <w:rPr>
          <w:bCs/>
        </w:rPr>
        <w:t xml:space="preserve"> </w:t>
      </w:r>
      <w:r w:rsidR="00A4354F" w:rsidRPr="00775CA3">
        <w:rPr>
          <w:bCs/>
        </w:rPr>
        <w:t xml:space="preserve">evaluated in the present study. The grey shaded region </w:t>
      </w:r>
      <w:proofErr w:type="gramStart"/>
      <w:r w:rsidR="00A4354F" w:rsidRPr="00775CA3">
        <w:rPr>
          <w:bCs/>
        </w:rPr>
        <w:t>represents</w:t>
      </w:r>
      <w:proofErr w:type="gramEnd"/>
      <w:r w:rsidR="00A4354F" w:rsidRPr="00775CA3">
        <w:rPr>
          <w:bCs/>
        </w:rPr>
        <w:t xml:space="preserve">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w:t>
      </w:r>
      <w:proofErr w:type="gramStart"/>
      <w:r w:rsidR="00A4354F" w:rsidRPr="00775CA3">
        <w:rPr>
          <w:bCs/>
        </w:rPr>
        <w:t>represent</w:t>
      </w:r>
      <w:proofErr w:type="gramEnd"/>
      <w:r w:rsidR="00A4354F" w:rsidRPr="00775CA3">
        <w:rPr>
          <w:bCs/>
        </w:rPr>
        <w:t xml:space="preserve">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A4354F" w:rsidRPr="00775CA3">
        <w:rPr>
          <w:bCs/>
        </w:rPr>
        <w:t xml:space="preserve"> </w:t>
      </w:r>
      <w:r w:rsidR="00A4354F">
        <w:rPr>
          <w:bCs/>
        </w:rPr>
        <w:t xml:space="preserve">respectively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w:t>
      </w:r>
      <w:proofErr w:type="gramStart"/>
      <w:r w:rsidR="00A4354F" w:rsidRPr="00775CA3">
        <w:rPr>
          <w:bCs/>
        </w:rPr>
        <w:t>represents</w:t>
      </w:r>
      <w:proofErr w:type="gramEnd"/>
      <w:r w:rsidR="00A4354F" w:rsidRPr="00775CA3">
        <w:rPr>
          <w:bCs/>
        </w:rPr>
        <w:t xml:space="preserve">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7777777"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across all levels of </w:t>
      </w:r>
      <w:proofErr w:type="spellStart"/>
      <w:proofErr w:type="gramStart"/>
      <w:r>
        <w:rPr>
          <w:i/>
          <w:iCs/>
        </w:rPr>
        <w:t>location:variety</w:t>
      </w:r>
      <w:proofErr w:type="spellEnd"/>
      <w:proofErr w:type="gramEnd"/>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231FDE4A" w:rsidR="00103013" w:rsidRDefault="00103013" w:rsidP="00103013">
      <w:pPr>
        <w:pStyle w:val="MDPI31text"/>
      </w:pPr>
      <w:r>
        <w:t xml:space="preserve">Taken together, these findings provide evidence that the effect of E (i.e., </w:t>
      </w:r>
      <w:r w:rsidRPr="006C5DA8">
        <w:rPr>
          <w:i/>
          <w:iCs/>
        </w:rPr>
        <w:t>location</w:t>
      </w:r>
      <w:r>
        <w:t xml:space="preserve">), even when controlling for G (i.e., </w:t>
      </w:r>
      <w:proofErr w:type="spellStart"/>
      <w:proofErr w:type="gramStart"/>
      <w:r w:rsidRPr="00F7332D">
        <w:rPr>
          <w:i/>
          <w:iCs/>
        </w:rPr>
        <w:t>location:variety</w:t>
      </w:r>
      <w:proofErr w:type="spellEnd"/>
      <w:proofErr w:type="gramEnd"/>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xml:space="preserve">. Therefore, these findings suggest that E is </w:t>
      </w:r>
      <w:proofErr w:type="gramStart"/>
      <w:r>
        <w:t>relatively more</w:t>
      </w:r>
      <w:proofErr w:type="gramEnd"/>
      <w:r>
        <w:t xml:space="preserv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66BF8BD7"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levels of </w:t>
      </w:r>
      <w:proofErr w:type="spellStart"/>
      <w:proofErr w:type="gramStart"/>
      <w:r w:rsidRPr="00F7332D">
        <w:rPr>
          <w:i/>
          <w:iCs/>
        </w:rPr>
        <w:t>location:variety</w:t>
      </w:r>
      <w:proofErr w:type="spellEnd"/>
      <w:proofErr w:type="gramEnd"/>
      <w:r>
        <w:t xml:space="preserve"> (</w:t>
      </w:r>
      <w:r w:rsidR="00157166">
        <w:t>Figure 6</w:t>
      </w:r>
      <w:r>
        <w:t xml:space="preserve">). None of the </w:t>
      </w:r>
      <w:proofErr w:type="gramStart"/>
      <w:r>
        <w:t>previous</w:t>
      </w:r>
      <w:proofErr w:type="gramEnd"/>
      <w:r>
        <w:t xml:space="preserve">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rPr>
          <w:noProof/>
        </w:rPr>
        <w:lastRenderedPageBreak/>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27AAA2A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r w:rsidR="00103013" w:rsidRPr="00D73918">
        <w:t>Giletto and Echeverría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r w:rsidR="00103013" w:rsidRPr="00D73918">
        <w:t>Bélanger,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proofErr w:type="spellStart"/>
      <w:r w:rsidR="00103013" w:rsidRPr="00D90E15">
        <w:rPr>
          <w:bCs/>
          <w:i/>
          <w:iCs/>
        </w:rPr>
        <w:t>location:variety</w:t>
      </w:r>
      <w:proofErr w:type="spellEnd"/>
      <w:r w:rsidR="00103013" w:rsidRPr="00D90E15">
        <w:rPr>
          <w:bCs/>
          <w:i/>
          <w:iCs/>
        </w:rPr>
        <w:t xml:space="preserve"> </w:t>
      </w:r>
      <w:r w:rsidR="00103013" w:rsidRPr="00D73918">
        <w:rPr>
          <w:bCs/>
        </w:rPr>
        <w:t>pair</w:t>
      </w:r>
      <w:r w:rsidR="00103013" w:rsidRPr="00775CA3">
        <w:rPr>
          <w:bCs/>
        </w:rPr>
        <w:t xml:space="preserve">. The grey shaded region </w:t>
      </w:r>
      <w:proofErr w:type="gramStart"/>
      <w:r w:rsidR="00103013" w:rsidRPr="00775CA3">
        <w:rPr>
          <w:bCs/>
        </w:rPr>
        <w:t>represents</w:t>
      </w:r>
      <w:proofErr w:type="gramEnd"/>
      <w:r w:rsidR="00103013" w:rsidRPr="00775CA3">
        <w:rPr>
          <w:bCs/>
        </w:rPr>
        <w:t xml:space="preserve">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w:t>
      </w:r>
      <w:proofErr w:type="gramStart"/>
      <w:r w:rsidR="00103013" w:rsidRPr="00775CA3">
        <w:rPr>
          <w:bCs/>
        </w:rPr>
        <w:t>indicate</w:t>
      </w:r>
      <w:proofErr w:type="gramEnd"/>
      <w:r w:rsidR="00103013" w:rsidRPr="00775CA3">
        <w:rPr>
          <w:bCs/>
        </w:rPr>
        <w:t xml:space="preserv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proofErr w:type="gramStart"/>
      <w:r w:rsidR="00103013" w:rsidRPr="00775CA3">
        <w:rPr>
          <w:bCs/>
        </w:rPr>
        <w:t>is given</w:t>
      </w:r>
      <w:proofErr w:type="gramEnd"/>
      <w:r w:rsidR="00103013" w:rsidRPr="00775CA3">
        <w:rPr>
          <w:bCs/>
        </w:rPr>
        <w:t xml:space="preserve"> in brackets.</w:t>
      </w:r>
    </w:p>
    <w:p w14:paraId="4785CE92" w14:textId="139AAAC5"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xml:space="preserve">). The </w:t>
      </w:r>
      <w:proofErr w:type="gramStart"/>
      <w:r>
        <w:t>magnitude</w:t>
      </w:r>
      <w:proofErr w:type="gramEnd"/>
      <w:r>
        <w:t xml:space="preserv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 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601B62C2"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xml:space="preserve">). While the </w:t>
      </w:r>
      <w:proofErr w:type="gramStart"/>
      <w:r>
        <w:t>magnitude</w:t>
      </w:r>
      <w:proofErr w:type="gramEnd"/>
      <w:r>
        <w:t xml:space="preserv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 in the present study for the Belgium varieties (</w:t>
      </w:r>
      <w:r w:rsidR="00157166">
        <w:t>Figure 3</w:t>
      </w:r>
      <w:r>
        <w:t xml:space="preserve">), more than 80% of the observed data fall above the CNDC (i.e., represent non-N limiting conditions) with </w:t>
      </w:r>
      <w:proofErr w:type="gramStart"/>
      <w:r>
        <w:t>almost 30%</w:t>
      </w:r>
      <w:proofErr w:type="gramEnd"/>
      <w:r>
        <w:t xml:space="preserve">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17DB7CC0" w14:textId="33CF1D76" w:rsidR="006537E9" w:rsidRPr="00103013" w:rsidRDefault="000C535B" w:rsidP="00103013">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w:t>
      </w:r>
      <w:proofErr w:type="spellStart"/>
      <w:r>
        <w:t>Shepody</w:t>
      </w:r>
      <w:proofErr w:type="spellEnd"/>
      <w:r>
        <w:t xml:space="preserve">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xml:space="preserve">). </w:t>
      </w:r>
      <w:proofErr w:type="gramStart"/>
      <w:r>
        <w:t>Relative</w:t>
      </w:r>
      <w:proofErr w:type="gramEnd"/>
      <w:r>
        <w:t xml:space="preser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Based on the CNDCs fitted in the present study for the Canada varieties (</w:t>
      </w:r>
      <w:r w:rsidR="00157166">
        <w:t>Figure 3</w:t>
      </w:r>
      <w:r>
        <w:t xml:space="preserve">), over 60% of observed data represented non-N limiting conditions but less than 10% of sampling dates had exclusively non-N limiting conditions </w:t>
      </w:r>
      <w:proofErr w:type="gramStart"/>
      <w:r>
        <w:t>observed</w:t>
      </w:r>
      <w:proofErr w:type="gramEnd"/>
      <w:r>
        <w:t xml:space="preserve"> (Figure S1). Therefore, it </w:t>
      </w:r>
      <w:r>
        <w:lastRenderedPageBreak/>
        <w:t xml:space="preserve">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dataset.</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77777777"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demonstrated that interpreting NUE and its constituent component of N utilization efficiency [NUtE] is directly related to the parameters of the CNDC through the critical N utilization efficiency curve [</w:t>
      </w:r>
      <w:proofErr w:type="spellStart"/>
      <w:r>
        <w:t>CNUtEC</w:t>
      </w:r>
      <w:proofErr w:type="spellEnd"/>
      <w:r>
        <w:t>] which defines the critical value of NUtE [</w:t>
      </w:r>
      <w:proofErr w:type="spellStart"/>
      <w:r>
        <w:t>NUtE</w:t>
      </w:r>
      <w:r>
        <w:rPr>
          <w:vertAlign w:val="subscript"/>
        </w:rPr>
        <w:t>c</w:t>
      </w:r>
      <w:proofErr w:type="spellEnd"/>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proofErr w:type="spellStart"/>
            <w:r>
              <w:t>NUtE</w:t>
            </w:r>
            <w:r>
              <w:rPr>
                <w:vertAlign w:val="subscript"/>
              </w:rPr>
              <w:t>c</w:t>
            </w:r>
            <w:proofErr w:type="spellEnd"/>
            <w:r>
              <w:t xml:space="preserve"> = 1000 (10 a W</w:t>
            </w:r>
            <w:r w:rsidRPr="00A33A19">
              <w:rPr>
                <w:vertAlign w:val="superscript"/>
              </w:rPr>
              <w:t>–b</w:t>
            </w:r>
            <w:r>
              <w:t>)</w:t>
            </w:r>
            <w:r>
              <w:rPr>
                <w:vertAlign w:val="superscript"/>
              </w:rPr>
              <w:t>–1</w:t>
            </w:r>
          </w:p>
        </w:tc>
        <w:tc>
          <w:tcPr>
            <w:tcW w:w="431" w:type="dxa"/>
            <w:vAlign w:val="center"/>
            <w:hideMark/>
          </w:tcPr>
          <w:p w14:paraId="68F954AB" w14:textId="77777777" w:rsidR="00CD53DC" w:rsidRDefault="00CD53DC" w:rsidP="002B49B4">
            <w:pPr>
              <w:pStyle w:val="MDPI3aequationnumber"/>
              <w:spacing w:line="260" w:lineRule="atLeast"/>
            </w:pPr>
            <w:r>
              <w:t>(9)</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proofErr w:type="spellStart"/>
      <w:r>
        <w:rPr>
          <w:i/>
          <w:iCs/>
        </w:rPr>
        <w:t>W</w:t>
      </w:r>
      <w:proofErr w:type="spellEnd"/>
      <w:r>
        <w:t xml:space="preserve"> have the same meaning and units as previously defined in the present study. When NUtE is greater than </w:t>
      </w:r>
      <w:proofErr w:type="spellStart"/>
      <w:r>
        <w:t>NUtE</w:t>
      </w:r>
      <w:r>
        <w:rPr>
          <w:vertAlign w:val="subscript"/>
        </w:rPr>
        <w:t>c</w:t>
      </w:r>
      <w:proofErr w:type="spellEnd"/>
      <w:r>
        <w:t xml:space="preserve">, crop N status is deficient (i.e., NNI less than 1); conversely, when NUtE is less than </w:t>
      </w:r>
      <w:proofErr w:type="spellStart"/>
      <w:r>
        <w:t>NUtE</w:t>
      </w:r>
      <w:r>
        <w:rPr>
          <w:vertAlign w:val="subscript"/>
        </w:rPr>
        <w:t>c</w:t>
      </w:r>
      <w:proofErr w:type="spellEnd"/>
      <w:r>
        <w:t>, crop N status is excessive (i.e., NNI greater than 1).</w:t>
      </w:r>
    </w:p>
    <w:p w14:paraId="20C7DDC1" w14:textId="77777777" w:rsidR="00CD53DC" w:rsidRDefault="00CD53DC" w:rsidP="00CD53DC">
      <w:pPr>
        <w:pStyle w:val="MDPI31text"/>
      </w:pPr>
      <w:r>
        <w:t xml:space="preserve">The finding in the present study that the CNDC can vary across G x E effects and the finding from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of the intrinsic relationship between NUE and the CNDC together lead to the conclusion that the </w:t>
      </w:r>
      <w:proofErr w:type="spellStart"/>
      <w:r>
        <w:t>CNUtEC</w:t>
      </w:r>
      <w:proofErr w:type="spellEnd"/>
      <w:r>
        <w:t xml:space="preserve"> must also vary across the same G x E effects as the CNDC. Therefore, the effect of G x E on variation of </w:t>
      </w:r>
      <w:proofErr w:type="spellStart"/>
      <w:r>
        <w:t>NUtE</w:t>
      </w:r>
      <w:r w:rsidRPr="00255B2D">
        <w:rPr>
          <w:vertAlign w:val="subscript"/>
        </w:rPr>
        <w:t>c</w:t>
      </w:r>
      <w:proofErr w:type="spellEnd"/>
      <w:r>
        <w:t xml:space="preserve"> is one of the multiple set of factors that </w:t>
      </w:r>
      <w:proofErr w:type="gramStart"/>
      <w:r>
        <w:t>ultimately control</w:t>
      </w:r>
      <w:proofErr w:type="gramEnd"/>
      <w:r>
        <w:t xml:space="preserve"> NUE. Understanding and accounting for the G x E effect on the </w:t>
      </w:r>
      <w:proofErr w:type="spellStart"/>
      <w:r>
        <w:t>CNUtEC</w:t>
      </w:r>
      <w:proofErr w:type="spellEnd"/>
      <w:r>
        <w:t xml:space="preserve">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77777777" w:rsidR="00CD53DC" w:rsidRDefault="00CD53DC" w:rsidP="00CD53DC">
      <w:pPr>
        <w:pStyle w:val="MDPI31text"/>
      </w:pPr>
      <w:r>
        <w:t xml:space="preserve">While the present study presents direct evidence of significant differences between CNDCs for potato across G x E effects, other </w:t>
      </w:r>
      <w:proofErr w:type="gramStart"/>
      <w:r>
        <w:t>previous</w:t>
      </w:r>
      <w:proofErr w:type="gramEnd"/>
      <w:r>
        <w:t xml:space="preserve">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have resultingly greater N dilution (i.e., lower %N</w:t>
      </w:r>
      <w:r>
        <w:rPr>
          <w:vertAlign w:val="subscript"/>
        </w:rPr>
        <w:t>c</w:t>
      </w:r>
      <w:r>
        <w:t>) at the same level of total plant biomass.</w:t>
      </w:r>
    </w:p>
    <w:p w14:paraId="779778FC" w14:textId="3621FF89" w:rsidR="00CD53DC" w:rsidRDefault="00CD53DC" w:rsidP="00CD53DC">
      <w:pPr>
        <w:pStyle w:val="MDPI31text"/>
      </w:pPr>
      <w:r>
        <w:t xml:space="preserve">Following from the above discussion of the </w:t>
      </w:r>
      <w:proofErr w:type="spellStart"/>
      <w:r>
        <w:t>CNUtEC</w:t>
      </w:r>
      <w:proofErr w:type="spellEnd"/>
      <w:r>
        <w:t xml:space="preserve">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w:t>
      </w:r>
      <w:proofErr w:type="spellStart"/>
      <w:r>
        <w:t>NUtE</w:t>
      </w:r>
      <w:r>
        <w:rPr>
          <w:vertAlign w:val="subscript"/>
        </w:rPr>
        <w:t>c</w:t>
      </w:r>
      <w:proofErr w:type="spellEnd"/>
      <w:r>
        <w:t xml:space="preserve"> value. Therefore, efforts to systematically improve NUE in potato should focus on </w:t>
      </w:r>
      <w:proofErr w:type="gramStart"/>
      <w:r>
        <w:t>identifying</w:t>
      </w:r>
      <w:proofErr w:type="gramEnd"/>
      <w:r>
        <w:t xml:space="preserve"> G x E interactions that result in an increased proportion of biomass partitioned to tubers.</w:t>
      </w:r>
    </w:p>
    <w:p w14:paraId="51550150" w14:textId="5E34D6A2" w:rsidR="00E117A9" w:rsidRDefault="00E117A9" w:rsidP="00E117A9">
      <w:pPr>
        <w:pStyle w:val="MDPI31text"/>
      </w:pPr>
      <w:r>
        <w:t>Additionally, based on the larger magnitude of differences in %N</w:t>
      </w:r>
      <w:r>
        <w:rPr>
          <w:vertAlign w:val="subscript"/>
        </w:rPr>
        <w:t>c</w:t>
      </w:r>
      <w:r>
        <w:t xml:space="preserve"> between </w:t>
      </w:r>
      <w:r w:rsidR="000012B2" w:rsidRPr="000012B2">
        <w:rPr>
          <w:i/>
          <w:iCs/>
        </w:rPr>
        <w:t>l</w:t>
      </w:r>
      <w:r w:rsidRPr="000012B2">
        <w:rPr>
          <w:i/>
          <w:iCs/>
        </w:rPr>
        <w:t>ocations</w:t>
      </w:r>
      <w:r>
        <w:t xml:space="preserve"> (i.e., E) compared to differences between </w:t>
      </w:r>
      <w:proofErr w:type="spellStart"/>
      <w:proofErr w:type="gramStart"/>
      <w:r w:rsidR="000012B2" w:rsidRPr="00F7332D">
        <w:rPr>
          <w:i/>
          <w:iCs/>
        </w:rPr>
        <w:t>location:variety</w:t>
      </w:r>
      <w:proofErr w:type="spellEnd"/>
      <w:proofErr w:type="gramEnd"/>
      <w:r w:rsidR="000012B2">
        <w:t xml:space="preserve"> </w:t>
      </w:r>
      <w:r>
        <w:t>(i.e., G) observed in 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w:t>
      </w:r>
      <w:proofErr w:type="gramStart"/>
      <w:r>
        <w:t>interactions, but</w:t>
      </w:r>
      <w:proofErr w:type="gramEnd"/>
      <w:r>
        <w:t xml:space="preserve">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lastRenderedPageBreak/>
        <w:t>Therefore, the impact of E on %N</w:t>
      </w:r>
      <w:r>
        <w:rPr>
          <w:vertAlign w:val="subscript"/>
        </w:rPr>
        <w:t>c</w:t>
      </w:r>
      <w:r>
        <w:t xml:space="preserve"> is not </w:t>
      </w:r>
      <w:r w:rsidR="00E3035F">
        <w:t>just</w:t>
      </w:r>
      <w:r>
        <w:t xml:space="preserve"> significant for </w:t>
      </w:r>
      <w:proofErr w:type="gramStart"/>
      <w:r>
        <w:t>potato, but</w:t>
      </w:r>
      <w:proofErr w:type="gramEnd"/>
      <w:r>
        <w:t xml:space="preserve"> is also of much greater relative importance </w:t>
      </w:r>
      <w:r w:rsidR="00DC530F">
        <w:t>compared to</w:t>
      </w:r>
      <w:r>
        <w:t xml:space="preserve"> other major crops (e.g., wheat, maize).</w:t>
      </w:r>
      <w:r w:rsidR="00DC530F">
        <w:t xml:space="preserve"> Due to the </w:t>
      </w:r>
      <w:proofErr w:type="gramStart"/>
      <w:r w:rsidR="00DC530F">
        <w:t>magnitude</w:t>
      </w:r>
      <w:proofErr w:type="gramEnd"/>
      <w:r w:rsidR="00DC530F">
        <w:t xml:space="preserve"> of this variability</w:t>
      </w:r>
      <w:r>
        <w:t>, accounting for variation in %N</w:t>
      </w:r>
      <w:r>
        <w:rPr>
          <w:vertAlign w:val="subscript"/>
        </w:rPr>
        <w:t>c</w:t>
      </w:r>
      <w:r>
        <w:t xml:space="preserve"> </w:t>
      </w:r>
      <w:r w:rsidR="00DC530F">
        <w:t xml:space="preserve">due to G x E interactions </w:t>
      </w:r>
      <w:r>
        <w:t xml:space="preserve">when evaluating NUE is relatively more important for potato. </w:t>
      </w:r>
      <w:proofErr w:type="gramStart"/>
      <w:r>
        <w:t>In order to</w:t>
      </w:r>
      <w:proofErr w:type="gramEnd"/>
      <w:r>
        <w:t xml:space="preserve">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5B4A1313"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w:t>
      </w:r>
      <w:proofErr w:type="gramStart"/>
      <w:r>
        <w:t>is</w:t>
      </w:r>
      <w:proofErr w:type="gramEnd"/>
      <w:r>
        <w:t xml:space="preserve">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w:t>
      </w:r>
      <w:proofErr w:type="gramStart"/>
      <w:r>
        <w:t>subsequent</w:t>
      </w:r>
      <w:proofErr w:type="gramEnd"/>
      <w:r>
        <w:t xml:space="preserve"> calculations should include this inherent uncertainty. However, the direct use of the credible region defined from posterior distribution of the fitted </w:t>
      </w:r>
      <w:proofErr w:type="spellStart"/>
      <w:r>
        <w:t>Baysian</w:t>
      </w:r>
      <w:proofErr w:type="spellEnd"/>
      <w:r>
        <w:t xml:space="preserve"> hierarchical model in </w:t>
      </w:r>
      <w:proofErr w:type="gramStart"/>
      <w:r>
        <w:t>subsequent</w:t>
      </w:r>
      <w:proofErr w:type="gramEnd"/>
      <w:r>
        <w:t xml:space="preserve"> calculations is impractical and a method to concisely and accurately communicate the credible region remains necessary. </w:t>
      </w:r>
    </w:p>
    <w:p w14:paraId="54D67BEE" w14:textId="76384610" w:rsidR="00DE4358" w:rsidRDefault="00DE4358" w:rsidP="00DE4358">
      <w:pPr>
        <w:pStyle w:val="MDPI31text"/>
      </w:pPr>
      <w:r>
        <w:t>Our finding that the credible region can be satisfactorily estimated using an equation of the same form as the CNDC (</w:t>
      </w:r>
      <w:r w:rsidR="00157166">
        <w:t>Figure 4</w:t>
      </w:r>
      <w:r>
        <w:t xml:space="preserve">) suggest that an </w:t>
      </w:r>
      <w:proofErr w:type="gramStart"/>
      <w:r>
        <w:t>additional</w:t>
      </w:r>
      <w:proofErr w:type="gramEnd"/>
      <w:r>
        <w:t xml:space="preserve">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w:t>
      </w:r>
      <w:proofErr w:type="spellStart"/>
      <w:r w:rsidR="0048190A">
        <w:t>CNDC</w:t>
      </w:r>
      <w:r w:rsidR="0048190A">
        <w:rPr>
          <w:vertAlign w:val="subscript"/>
        </w:rPr>
        <w:t>lo</w:t>
      </w:r>
      <w:proofErr w:type="spellEnd"/>
      <w:r w:rsidR="0048190A">
        <w:t xml:space="preserve"> and </w:t>
      </w:r>
      <w:proofErr w:type="spellStart"/>
      <w:r w:rsidR="0048190A">
        <w:t>CNDC</w:t>
      </w:r>
      <w:r w:rsidR="0048190A">
        <w:rPr>
          <w:vertAlign w:val="subscript"/>
        </w:rPr>
        <w:t>up</w:t>
      </w:r>
      <w:proofErr w:type="spellEnd"/>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xml:space="preserve">; </w:t>
      </w:r>
      <w:proofErr w:type="spellStart"/>
      <w:r>
        <w:t>CNDC</w:t>
      </w:r>
      <w:r>
        <w:rPr>
          <w:vertAlign w:val="subscript"/>
        </w:rPr>
        <w:t>up</w:t>
      </w:r>
      <w:proofErr w:type="spellEnd"/>
      <w:r>
        <w:t xml:space="preserve"> – </w:t>
      </w:r>
      <w:proofErr w:type="spellStart"/>
      <w:r>
        <w:rPr>
          <w:i/>
          <w:iCs/>
        </w:rPr>
        <w:t>a</w:t>
      </w:r>
      <w:r>
        <w:rPr>
          <w:i/>
          <w:iCs/>
          <w:vertAlign w:val="subscript"/>
        </w:rPr>
        <w:t>up</w:t>
      </w:r>
      <w:proofErr w:type="spellEnd"/>
      <w:r w:rsidRPr="004003B1">
        <w:t xml:space="preserve">, </w:t>
      </w:r>
      <w:proofErr w:type="spellStart"/>
      <w:r>
        <w:rPr>
          <w:i/>
          <w:iCs/>
        </w:rPr>
        <w:t>b</w:t>
      </w:r>
      <w:r>
        <w:rPr>
          <w:i/>
          <w:iCs/>
          <w:vertAlign w:val="subscript"/>
        </w:rPr>
        <w:t>up</w:t>
      </w:r>
      <w:proofErr w:type="spellEnd"/>
      <w:r>
        <w:t xml:space="preserve">; </w:t>
      </w:r>
      <w:proofErr w:type="spellStart"/>
      <w:r>
        <w:t>CNDC</w:t>
      </w:r>
      <w:r>
        <w:rPr>
          <w:vertAlign w:val="subscript"/>
        </w:rPr>
        <w:t>lo</w:t>
      </w:r>
      <w:proofErr w:type="spellEnd"/>
      <w:r>
        <w:t xml:space="preserve"> – </w:t>
      </w:r>
      <w:proofErr w:type="spellStart"/>
      <w:r>
        <w:rPr>
          <w:i/>
          <w:iCs/>
        </w:rPr>
        <w:t>a</w:t>
      </w:r>
      <w:r>
        <w:rPr>
          <w:i/>
          <w:iCs/>
          <w:vertAlign w:val="subscript"/>
        </w:rPr>
        <w:t>lo</w:t>
      </w:r>
      <w:proofErr w:type="spellEnd"/>
      <w:r w:rsidRPr="004003B1">
        <w:t xml:space="preserve">, </w:t>
      </w:r>
      <w:proofErr w:type="spellStart"/>
      <w:r>
        <w:rPr>
          <w:i/>
          <w:iCs/>
        </w:rPr>
        <w:t>b</w:t>
      </w:r>
      <w:r>
        <w:rPr>
          <w:i/>
          <w:iCs/>
          <w:vertAlign w:val="subscript"/>
        </w:rPr>
        <w:t>lo</w:t>
      </w:r>
      <w:proofErr w:type="spellEnd"/>
      <w:r>
        <w:t xml:space="preserve">) which can be easily communicated and used in </w:t>
      </w:r>
      <w:proofErr w:type="gramStart"/>
      <w:r>
        <w:t>subsequent</w:t>
      </w:r>
      <w:proofErr w:type="gramEnd"/>
      <w:r>
        <w:t xml:space="preserve">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 xml:space="preserve">associated CNDC parameters </w:t>
      </w:r>
      <w:proofErr w:type="gramStart"/>
      <w:r w:rsidR="00DE4358">
        <w:t>are commonly used</w:t>
      </w:r>
      <w:proofErr w:type="gramEnd"/>
      <w:r w:rsidR="00DE4358">
        <w:t xml:space="preserve"> to derive and calculate other related parameters. For example, the calculation of NNI depends on both the actual plant N concentration [%</w:t>
      </w:r>
      <w:proofErr w:type="spellStart"/>
      <w:r w:rsidR="00DE4358">
        <w:t>N</w:t>
      </w:r>
      <w:r w:rsidR="00DE4358">
        <w:rPr>
          <w:vertAlign w:val="subscript"/>
        </w:rPr>
        <w:t>Plant</w:t>
      </w:r>
      <w:proofErr w:type="spellEnd"/>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w:t>
            </w:r>
            <w:proofErr w:type="spellStart"/>
            <w:r>
              <w:t>N</w:t>
            </w:r>
            <w:r>
              <w:rPr>
                <w:vertAlign w:val="subscript"/>
              </w:rPr>
              <w:t>Plant</w:t>
            </w:r>
            <w:proofErr w:type="spellEnd"/>
            <w:r>
              <w:t xml:space="preserve"> / %N</w:t>
            </w:r>
            <w:r>
              <w:rPr>
                <w:vertAlign w:val="subscript"/>
              </w:rPr>
              <w:t>c</w:t>
            </w:r>
            <w:r>
              <w:t xml:space="preserve"> = %</w:t>
            </w:r>
            <w:proofErr w:type="spellStart"/>
            <w:r>
              <w:t>N</w:t>
            </w:r>
            <w:r>
              <w:rPr>
                <w:vertAlign w:val="subscript"/>
              </w:rPr>
              <w:t>Plant</w:t>
            </w:r>
            <w:proofErr w:type="spellEnd"/>
            <w:r>
              <w:t xml:space="preserve"> / (a W</w:t>
            </w:r>
            <w:r w:rsidRPr="009C1A57">
              <w:rPr>
                <w:vertAlign w:val="superscript"/>
              </w:rPr>
              <w:t>–b</w:t>
            </w:r>
            <w:r>
              <w:t>)</w:t>
            </w:r>
          </w:p>
        </w:tc>
        <w:tc>
          <w:tcPr>
            <w:tcW w:w="431" w:type="dxa"/>
            <w:vAlign w:val="center"/>
            <w:hideMark/>
          </w:tcPr>
          <w:p w14:paraId="28310957" w14:textId="77777777" w:rsidR="00DE4358" w:rsidRDefault="00DE4358" w:rsidP="00DF49BD">
            <w:pPr>
              <w:pStyle w:val="MDPI3aequationnumber"/>
              <w:spacing w:line="260" w:lineRule="atLeast"/>
            </w:pPr>
            <w:r>
              <w:t>(6)</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w:t>
      </w:r>
      <w:proofErr w:type="spellStart"/>
      <w:proofErr w:type="gramStart"/>
      <w:r>
        <w:t>N</w:t>
      </w:r>
      <w:r w:rsidRPr="00620AD3">
        <w:rPr>
          <w:vertAlign w:val="subscript"/>
        </w:rPr>
        <w:t>c</w:t>
      </w:r>
      <w:r>
        <w:rPr>
          <w:vertAlign w:val="subscript"/>
        </w:rPr>
        <w:t>,up</w:t>
      </w:r>
      <w:proofErr w:type="spellEnd"/>
      <w:proofErr w:type="gramEnd"/>
      <w:r>
        <w:t>] and lower [%</w:t>
      </w:r>
      <w:proofErr w:type="spellStart"/>
      <w:r>
        <w:t>N</w:t>
      </w:r>
      <w:r w:rsidRPr="00620AD3">
        <w:rPr>
          <w:vertAlign w:val="subscript"/>
        </w:rPr>
        <w:t>c</w:t>
      </w:r>
      <w:r>
        <w:rPr>
          <w:vertAlign w:val="subscript"/>
        </w:rPr>
        <w:t>,lo</w:t>
      </w:r>
      <w:proofErr w:type="spellEnd"/>
      <w:r>
        <w:t>] bounds of the credible region should also be used to determine the upper [</w:t>
      </w:r>
      <w:proofErr w:type="spellStart"/>
      <w:r>
        <w:t>NNI</w:t>
      </w:r>
      <w:r>
        <w:rPr>
          <w:vertAlign w:val="subscript"/>
        </w:rPr>
        <w:t>up</w:t>
      </w:r>
      <w:proofErr w:type="spellEnd"/>
      <w:r>
        <w:t>] and lower [</w:t>
      </w:r>
      <w:proofErr w:type="spellStart"/>
      <w:r>
        <w:t>NNI</w:t>
      </w:r>
      <w:r>
        <w:rPr>
          <w:vertAlign w:val="subscript"/>
        </w:rPr>
        <w:t>lo</w:t>
      </w:r>
      <w:proofErr w:type="spellEnd"/>
      <w:r>
        <w:t>] bounds of NNI, where %</w:t>
      </w:r>
      <w:proofErr w:type="spellStart"/>
      <w:r>
        <w:t>N</w:t>
      </w:r>
      <w:r>
        <w:rPr>
          <w:vertAlign w:val="subscript"/>
        </w:rPr>
        <w:t>c,up</w:t>
      </w:r>
      <w:proofErr w:type="spellEnd"/>
      <w:r>
        <w:t xml:space="preserve"> and %</w:t>
      </w:r>
      <w:proofErr w:type="spellStart"/>
      <w:r>
        <w:t>N</w:t>
      </w:r>
      <w:r>
        <w:rPr>
          <w:vertAlign w:val="subscript"/>
        </w:rPr>
        <w:t>c,lo</w:t>
      </w:r>
      <w:proofErr w:type="spellEnd"/>
      <w:r>
        <w:t xml:space="preserve"> are calculated using the </w:t>
      </w:r>
      <w:proofErr w:type="spellStart"/>
      <w:r>
        <w:t>CNDC</w:t>
      </w:r>
      <w:r>
        <w:rPr>
          <w:vertAlign w:val="subscript"/>
        </w:rPr>
        <w:t>up</w:t>
      </w:r>
      <w:proofErr w:type="spellEnd"/>
      <w:r>
        <w:t xml:space="preserve"> and </w:t>
      </w:r>
      <w:proofErr w:type="spellStart"/>
      <w:r>
        <w:t>CNDC</w:t>
      </w:r>
      <w:r>
        <w:rPr>
          <w:vertAlign w:val="subscript"/>
        </w:rPr>
        <w:t>lo</w:t>
      </w:r>
      <w:proofErr w:type="spellEnd"/>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proofErr w:type="spellStart"/>
            <w:r>
              <w:t>NNI</w:t>
            </w:r>
            <w:r>
              <w:rPr>
                <w:vertAlign w:val="subscript"/>
              </w:rPr>
              <w:t>up</w:t>
            </w:r>
            <w:proofErr w:type="spellEnd"/>
            <w:r>
              <w:t xml:space="preserve"> = %</w:t>
            </w:r>
            <w:proofErr w:type="spellStart"/>
            <w:r>
              <w:t>N</w:t>
            </w:r>
            <w:r>
              <w:rPr>
                <w:vertAlign w:val="subscript"/>
              </w:rPr>
              <w:t>Plant</w:t>
            </w:r>
            <w:proofErr w:type="spellEnd"/>
            <w:r>
              <w:t xml:space="preserve"> / %</w:t>
            </w:r>
            <w:proofErr w:type="spellStart"/>
            <w:proofErr w:type="gramStart"/>
            <w:r>
              <w:t>N</w:t>
            </w:r>
            <w:r>
              <w:rPr>
                <w:vertAlign w:val="subscript"/>
              </w:rPr>
              <w:t>c,up</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up</w:t>
            </w:r>
            <w:proofErr w:type="spellEnd"/>
            <w:r>
              <w:t xml:space="preserve"> W</w:t>
            </w:r>
            <w:r w:rsidRPr="009C1A57">
              <w:rPr>
                <w:vertAlign w:val="superscript"/>
              </w:rPr>
              <w:t>–</w:t>
            </w:r>
            <w:proofErr w:type="spellStart"/>
            <w:r w:rsidRPr="009C1A57">
              <w:rPr>
                <w:vertAlign w:val="superscript"/>
              </w:rPr>
              <w:t>b</w:t>
            </w:r>
            <w:r>
              <w:rPr>
                <w:vertAlign w:val="subscript"/>
              </w:rPr>
              <w:t>up</w:t>
            </w:r>
            <w:proofErr w:type="spellEnd"/>
            <w:r>
              <w:t>)</w:t>
            </w:r>
          </w:p>
        </w:tc>
        <w:tc>
          <w:tcPr>
            <w:tcW w:w="431" w:type="dxa"/>
            <w:vAlign w:val="center"/>
            <w:hideMark/>
          </w:tcPr>
          <w:p w14:paraId="6ADABB9D" w14:textId="77777777" w:rsidR="00DE4358" w:rsidRDefault="00DE4358" w:rsidP="00DF49BD">
            <w:pPr>
              <w:pStyle w:val="MDPI3aequationnumber"/>
              <w:spacing w:line="260" w:lineRule="atLeast"/>
            </w:pPr>
            <w:r>
              <w:t>(7)</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proofErr w:type="spellStart"/>
            <w:r>
              <w:t>NNI</w:t>
            </w:r>
            <w:r>
              <w:rPr>
                <w:vertAlign w:val="subscript"/>
              </w:rPr>
              <w:t>lo</w:t>
            </w:r>
            <w:proofErr w:type="spellEnd"/>
            <w:r>
              <w:t xml:space="preserve"> = %</w:t>
            </w:r>
            <w:proofErr w:type="spellStart"/>
            <w:r>
              <w:t>N</w:t>
            </w:r>
            <w:r w:rsidRPr="00620AD3">
              <w:rPr>
                <w:vertAlign w:val="subscript"/>
              </w:rPr>
              <w:t>Plant</w:t>
            </w:r>
            <w:proofErr w:type="spellEnd"/>
            <w:r>
              <w:t xml:space="preserve"> / %</w:t>
            </w:r>
            <w:proofErr w:type="spellStart"/>
            <w:proofErr w:type="gramStart"/>
            <w:r>
              <w:t>N</w:t>
            </w:r>
            <w:r w:rsidRPr="00620AD3">
              <w:rPr>
                <w:vertAlign w:val="subscript"/>
              </w:rPr>
              <w:t>c</w:t>
            </w:r>
            <w:r>
              <w:rPr>
                <w:vertAlign w:val="subscript"/>
              </w:rPr>
              <w:t>,lo</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lo</w:t>
            </w:r>
            <w:proofErr w:type="spellEnd"/>
            <w:r>
              <w:t xml:space="preserve"> W</w:t>
            </w:r>
            <w:r w:rsidRPr="009C1A57">
              <w:rPr>
                <w:vertAlign w:val="superscript"/>
              </w:rPr>
              <w:t>–</w:t>
            </w:r>
            <w:proofErr w:type="spellStart"/>
            <w:r w:rsidRPr="009C1A57">
              <w:rPr>
                <w:vertAlign w:val="superscript"/>
              </w:rPr>
              <w:t>b</w:t>
            </w:r>
            <w:r>
              <w:rPr>
                <w:vertAlign w:val="subscript"/>
              </w:rPr>
              <w:t>lo</w:t>
            </w:r>
            <w:proofErr w:type="spellEnd"/>
            <w:r>
              <w:t>)</w:t>
            </w:r>
          </w:p>
        </w:tc>
        <w:tc>
          <w:tcPr>
            <w:tcW w:w="431" w:type="dxa"/>
            <w:vAlign w:val="center"/>
            <w:hideMark/>
          </w:tcPr>
          <w:p w14:paraId="4D121637" w14:textId="77777777" w:rsidR="00DE4358" w:rsidRDefault="00DE4358" w:rsidP="00DF49BD">
            <w:pPr>
              <w:pStyle w:val="MDPI3aequationnumber"/>
              <w:spacing w:line="260" w:lineRule="atLeast"/>
            </w:pPr>
            <w:r>
              <w:t>(8)</w:t>
            </w:r>
          </w:p>
        </w:tc>
      </w:tr>
    </w:tbl>
    <w:p w14:paraId="5D294E82" w14:textId="69716628" w:rsidR="00DE4358" w:rsidRDefault="00DE4358" w:rsidP="00DE4358">
      <w:pPr>
        <w:pStyle w:val="MDPI31text"/>
      </w:pPr>
      <w:r>
        <w:t xml:space="preserve">This has important practical implications for interpreting NNI values. For example, in a case where NNI is less than 1 but </w:t>
      </w:r>
      <w:proofErr w:type="spellStart"/>
      <w:r>
        <w:t>NNI</w:t>
      </w:r>
      <w:r>
        <w:rPr>
          <w:vertAlign w:val="subscript"/>
        </w:rPr>
        <w:t>up</w:t>
      </w:r>
      <w:proofErr w:type="spellEnd"/>
      <w:r>
        <w:t xml:space="preserve"> is greater than 1, then it follows that crop N status would not be considered deficient (i.e., NNI is not significantly different from 1); comparingly, in a case where both NNI and </w:t>
      </w:r>
      <w:proofErr w:type="spellStart"/>
      <w:r>
        <w:t>NNI</w:t>
      </w:r>
      <w:r>
        <w:rPr>
          <w:vertAlign w:val="subscript"/>
        </w:rPr>
        <w:t>lo</w:t>
      </w:r>
      <w:proofErr w:type="spellEnd"/>
      <w:r>
        <w:t xml:space="preserve"> are greater than 1, then it follows that crop N status would be considered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C9383A">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C9383A">
        <w:rPr>
          <w:noProof/>
        </w:rPr>
        <w:t>Bohman, et al. [54]</w:t>
      </w:r>
      <w:r w:rsidR="000D400F">
        <w:fldChar w:fldCharType="end"/>
      </w:r>
      <w:r>
        <w:t>) may draw different conclusions in light of considering uncertainty in calculated NNI values.</w:t>
      </w:r>
    </w:p>
    <w:p w14:paraId="14B5B8B5" w14:textId="1F0ED00F" w:rsidR="00DE4358" w:rsidRDefault="00DE4358" w:rsidP="00DE4358">
      <w:pPr>
        <w:pStyle w:val="MDPI31text"/>
      </w:pPr>
      <w:r>
        <w:t xml:space="preserve">Additionally, the parameters of the CNDC (i.e., </w:t>
      </w:r>
      <w:r>
        <w:rPr>
          <w:i/>
          <w:iCs/>
        </w:rPr>
        <w:t>a</w:t>
      </w:r>
      <w:r>
        <w:t xml:space="preserve">, </w:t>
      </w:r>
      <w:r>
        <w:rPr>
          <w:i/>
          <w:iCs/>
        </w:rPr>
        <w:t>b</w:t>
      </w:r>
      <w:r>
        <w:t>) are also used to parameterize other related curves such as the critical N uptake curve [CNUC] or the critical N utilization efficiency curve [</w:t>
      </w:r>
      <w:proofErr w:type="spellStart"/>
      <w:r>
        <w:t>CNUtEC</w:t>
      </w:r>
      <w:proofErr w:type="spellEnd"/>
      <w:r>
        <w:t xml:space="preserve">] </w:t>
      </w:r>
      <w:r w:rsidR="000D400F">
        <w:fldChar w:fldCharType="begin"/>
      </w:r>
      <w:r w:rsidR="00BE5739">
        <w:instrText xml:space="preserve"> ADDIN EN.CITE &lt;EndNote&gt;&lt;Cite&gt;&lt;Author&gt;Bohman&lt;/Author&gt;&lt;Year&gt;2021&lt;/Year&gt;&lt;RecNum&gt;2705&lt;/RecNum&gt;&lt;DisplayText&gt;&lt;style size="10"&gt;[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E5739">
        <w:rPr>
          <w:noProof/>
        </w:rPr>
        <w:t>[54]</w:t>
      </w:r>
      <w:r w:rsidR="000D400F">
        <w:fldChar w:fldCharType="end"/>
      </w:r>
      <w:r>
        <w:t>. When computing the critical N uptake [N</w:t>
      </w:r>
      <w:r>
        <w:rPr>
          <w:vertAlign w:val="subscript"/>
        </w:rPr>
        <w:t>c</w:t>
      </w:r>
      <w:r>
        <w:t xml:space="preserve">] or critical N </w:t>
      </w:r>
      <w:proofErr w:type="gramStart"/>
      <w:r>
        <w:t>utilization</w:t>
      </w:r>
      <w:proofErr w:type="gramEnd"/>
      <w:r>
        <w:t xml:space="preserve"> efficiency [</w:t>
      </w:r>
      <w:proofErr w:type="spellStart"/>
      <w:r>
        <w:t>NUtE</w:t>
      </w:r>
      <w:r>
        <w:rPr>
          <w:vertAlign w:val="subscript"/>
        </w:rPr>
        <w:t>c</w:t>
      </w:r>
      <w:proofErr w:type="spellEnd"/>
      <w:r>
        <w:t xml:space="preserve">] values defined by these curves, respectively, the parameters from th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rPr>
          <w:i/>
          <w:iCs/>
        </w:rPr>
        <w:t xml:space="preserve">, </w:t>
      </w:r>
      <w:proofErr w:type="spellStart"/>
      <w:r>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rPr>
          <w:i/>
          <w:iCs/>
        </w:rPr>
        <w:t xml:space="preserve">, </w:t>
      </w:r>
      <w:proofErr w:type="spellStart"/>
      <w:r>
        <w:rPr>
          <w:i/>
          <w:iCs/>
        </w:rPr>
        <w:t>b</w:t>
      </w:r>
      <w:r>
        <w:rPr>
          <w:i/>
          <w:iCs/>
          <w:vertAlign w:val="subscript"/>
        </w:rPr>
        <w:t>up</w:t>
      </w:r>
      <w:proofErr w:type="spellEnd"/>
      <w:r>
        <w:t xml:space="preserve">) should be used to calculate the upper and lower bounds of these </w:t>
      </w:r>
      <w:r w:rsidR="00FA085A">
        <w:t xml:space="preserve">derived </w:t>
      </w:r>
      <w:r>
        <w:t xml:space="preserve">values. In general, any calculation depending </w:t>
      </w:r>
      <w:r>
        <w:lastRenderedPageBreak/>
        <w:t>on either %N</w:t>
      </w:r>
      <w:r>
        <w:rPr>
          <w:vertAlign w:val="subscript"/>
        </w:rPr>
        <w:t>c</w:t>
      </w:r>
      <w:r>
        <w:t xml:space="preserve"> or any equation that uses the parameters of the CNDC, should also additionally use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47D83F25" w:rsidR="00B37963" w:rsidRPr="00B37963" w:rsidRDefault="00B37963" w:rsidP="00B37963">
      <w:pPr>
        <w:pStyle w:val="MDPI31text"/>
      </w:pPr>
      <w:r>
        <w:t xml:space="preserve">While the observation of difference in CNDCs derived using the Bayesian hierarchical model compared to the conventional statistical methods used in </w:t>
      </w:r>
      <w:proofErr w:type="gramStart"/>
      <w:r>
        <w:t>previous</w:t>
      </w:r>
      <w:proofErr w:type="gramEnd"/>
      <w:r>
        <w:t xml:space="preserve"> studies</w:t>
      </w:r>
      <w:r w:rsidR="009D1420">
        <w:t xml:space="preserve"> (</w:t>
      </w:r>
      <w:r w:rsidR="00157166">
        <w:t>Figure 5</w:t>
      </w:r>
      <w:r w:rsidR="009D1420">
        <w:t>)</w:t>
      </w:r>
      <w:r>
        <w:t xml:space="preserve"> is not necessarily remarkable, the magnitude of these differences as found in the present study is, however.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7F3B1F20"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w:t>
      </w:r>
      <w:proofErr w:type="gramStart"/>
      <w:r>
        <w:t>accurate</w:t>
      </w:r>
      <w:proofErr w:type="gramEnd"/>
      <w:r>
        <w:t xml:space="preserve">, least biased). </w:t>
      </w:r>
      <w:r w:rsidR="007F3F29">
        <w:t>H</w:t>
      </w:r>
      <w:r>
        <w:t xml:space="preserve">owever, we can </w:t>
      </w:r>
      <w:proofErr w:type="gramStart"/>
      <w:r>
        <w:t>reasonably conclude</w:t>
      </w:r>
      <w:proofErr w:type="gramEnd"/>
      <w:r>
        <w:t xml:space="preserv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an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w:t>
      </w:r>
      <w:proofErr w:type="gramStart"/>
      <w:r w:rsidR="00DF0733">
        <w:t>are excluded</w:t>
      </w:r>
      <w:proofErr w:type="gramEnd"/>
      <w:r w:rsidR="00DF0733">
        <w:t xml:space="preserve"> from the fitting of the total model.</w:t>
      </w:r>
    </w:p>
    <w:p w14:paraId="4BC4E417" w14:textId="34C6781D" w:rsidR="007F3F29" w:rsidRDefault="00846800" w:rsidP="009D1420">
      <w:pPr>
        <w:pStyle w:val="MDPI31text"/>
      </w:pPr>
      <w:r>
        <w:t>Therefore,</w:t>
      </w:r>
      <w:r w:rsidR="007F3F29">
        <w:t xml:space="preserve"> it appears preferable for the future development of CNDCs to </w:t>
      </w:r>
      <w:proofErr w:type="gramStart"/>
      <w:r w:rsidR="007F3F29">
        <w:t>utilize</w:t>
      </w:r>
      <w:proofErr w:type="gramEnd"/>
      <w:r w:rsidR="007F3F29">
        <w:t xml:space="preserve"> the Bayesian hierarchical method to both quantify uncertainty and reduce bias in </w:t>
      </w:r>
      <w:r w:rsidR="007A1D3A">
        <w:t>%N</w:t>
      </w:r>
      <w:r w:rsidR="007A1D3A">
        <w:rPr>
          <w:vertAlign w:val="subscript"/>
        </w:rPr>
        <w:t>c</w:t>
      </w:r>
      <w:r w:rsidR="007F3F29">
        <w:t xml:space="preserve">. Without addressing these limitations (i.e., bias and uncertainty), both directly resulting from the statistical methods used, the NNI framework </w:t>
      </w:r>
      <w:proofErr w:type="gramStart"/>
      <w:r w:rsidR="007F3F29">
        <w:t>cannot not</w:t>
      </w:r>
      <w:proofErr w:type="gramEnd"/>
      <w:r w:rsidR="007F3F29">
        <w:t xml:space="preserve"> fulfill its core objective of providing an absolute reference of crop N status.</w:t>
      </w:r>
    </w:p>
    <w:p w14:paraId="08087C4E" w14:textId="001C2EF3" w:rsidR="000C7F41" w:rsidRDefault="00846800" w:rsidP="00846800">
      <w:pPr>
        <w:pStyle w:val="MDPI31text"/>
      </w:pPr>
      <w:r>
        <w:t xml:space="preserve">Additionally, with the further development adequate tools for this scientific computing task, the implementation of the </w:t>
      </w:r>
      <w:proofErr w:type="spellStart"/>
      <w:r>
        <w:t>Bayseian</w:t>
      </w:r>
      <w:proofErr w:type="spellEnd"/>
      <w:r>
        <w:t xml:space="preserve"> hierarchical framework for deriving the CNDC can </w:t>
      </w:r>
      <w:proofErr w:type="gramStart"/>
      <w:r>
        <w:t>be made</w:t>
      </w:r>
      <w:proofErr w:type="gramEnd"/>
      <w:r>
        <w:t xml:space="preserv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6A454EE4"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w:t>
      </w:r>
      <w:proofErr w:type="gramStart"/>
      <w:r>
        <w:t>is summarized</w:t>
      </w:r>
      <w:proofErr w:type="gramEnd"/>
      <w:r>
        <w:t xml:space="preserve"> in </w:t>
      </w:r>
      <w:r w:rsidR="0043243C">
        <w:t>Table 2</w:t>
      </w:r>
      <w:r>
        <w:t xml:space="preserve"> and the relevant methods related to the experimental trials is reported below. All individual experimental observations used in this study </w:t>
      </w:r>
      <w:proofErr w:type="gramStart"/>
      <w:r>
        <w:t>are presented</w:t>
      </w:r>
      <w:proofErr w:type="gramEnd"/>
      <w:r>
        <w:t xml:space="preserve"> in the Supplemental Materials (Table S1).</w:t>
      </w:r>
    </w:p>
    <w:p w14:paraId="7868807E" w14:textId="77777777" w:rsidR="00E576F6" w:rsidRDefault="00E576F6" w:rsidP="00E576F6">
      <w:pPr>
        <w:pStyle w:val="MDPI23heading3"/>
      </w:pPr>
      <w:r>
        <w:t>4.1.1. Newly Reported Data – Minnesota</w:t>
      </w:r>
    </w:p>
    <w:p w14:paraId="5C164ECB" w14:textId="74BA459E" w:rsidR="00E576F6" w:rsidRDefault="00E576F6" w:rsidP="00E576F6">
      <w:pPr>
        <w:pStyle w:val="MDPI31text"/>
      </w:pPr>
      <w:r>
        <w:t>Six</w:t>
      </w:r>
      <w:r w:rsidRPr="0025283E">
        <w:t xml:space="preserve"> </w:t>
      </w:r>
      <w:r>
        <w:t xml:space="preserve">individual </w:t>
      </w:r>
      <w:r w:rsidRPr="0025283E">
        <w:t xml:space="preserve">plot-scale field experiments </w:t>
      </w:r>
      <w:proofErr w:type="gramStart"/>
      <w:r w:rsidRPr="0025283E">
        <w:t>were conducted</w:t>
      </w:r>
      <w:proofErr w:type="gramEnd"/>
      <w:r w:rsidRPr="0025283E">
        <w:t xml:space="preserve">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SPRF] in Becker, MN (45º 23’ N, 93º 53’ W). Mean temperature at this station is 7.1 </w:t>
      </w:r>
      <w:r w:rsidRPr="00EC0E19">
        <w:t>º</w:t>
      </w:r>
      <w:r w:rsidRPr="0025283E">
        <w:t xml:space="preserve">C and mean annual precipitation is 809 mm </w:t>
      </w:r>
      <w:r>
        <w:fldChar w:fldCharType="begin"/>
      </w:r>
      <w:r>
        <w:instrText xml:space="preserve"> ADDIN EN.CITE &lt;EndNote&gt;&lt;Cite&gt;&lt;Author&gt;Arguez&lt;/Author&gt;&lt;Year&gt;2010&lt;/Year&gt;&lt;RecNum&gt;1720&lt;/RecNum&gt;&lt;DisplayText&gt;&lt;style size="10"&gt;[22]&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Pr>
          <w:noProof/>
        </w:rPr>
        <w:t>[22]</w:t>
      </w:r>
      <w:r>
        <w:fldChar w:fldCharType="end"/>
      </w:r>
      <w:r>
        <w:t xml:space="preserve">. </w:t>
      </w:r>
      <w:r w:rsidRPr="0025283E">
        <w:t xml:space="preserve">The soil at this station was characterized as a Hubbard loamy sand (Sandy, mixed, frigid Entic Hapludolls) and excessively well drained with low available water holding capacity </w:t>
      </w:r>
      <w:r>
        <w:fldChar w:fldCharType="begin"/>
      </w:r>
      <w:r>
        <w:instrText xml:space="preserve"> ADDIN EN.CITE &lt;EndNote&gt;&lt;Cite&gt;&lt;Author&gt;Hansen&lt;/Author&gt;&lt;Year&gt;1988&lt;/Year&gt;&lt;RecNum&gt;1717&lt;/RecNum&gt;&lt;DisplayText&gt;&lt;style size="10"&gt;[23, 24]&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Pr>
          <w:noProof/>
        </w:rPr>
        <w:t>[23, 24]</w:t>
      </w:r>
      <w:r>
        <w:fldChar w:fldCharType="end"/>
      </w:r>
      <w:r>
        <w:t xml:space="preserve">. </w:t>
      </w:r>
      <w:r w:rsidRPr="0025283E">
        <w:t xml:space="preserve">Apart from experimental nitrogen and variety treatments, all management and cultural practices were managed by the staff at the SPRF in accordance with common practices for the region </w:t>
      </w:r>
      <w:r>
        <w:fldChar w:fldCharType="begin"/>
      </w:r>
      <w:r>
        <w:instrText xml:space="preserve"> ADDIN EN.CITE &lt;EndNote&gt;&lt;Cite&gt;&lt;Author&gt;Egel&lt;/Author&gt;&lt;Year&gt;2017&lt;/Year&gt;&lt;RecNum&gt;970&lt;/RecNum&gt;&lt;DisplayText&gt;&lt;style size="10"&gt;[25]&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Pr>
          <w:noProof/>
        </w:rPr>
        <w:t>[25]</w:t>
      </w:r>
      <w:r>
        <w:fldChar w:fldCharType="end"/>
      </w:r>
      <w:r>
        <w:t>,</w:t>
      </w:r>
      <w:r w:rsidRPr="0025283E">
        <w:t xml:space="preserve"> nutrients were applied based on soil samples and University recommendations </w:t>
      </w:r>
      <w:r>
        <w:fldChar w:fldCharType="begin"/>
      </w:r>
      <w:r>
        <w:instrText xml:space="preserve"> ADDIN EN.CITE &lt;EndNote&gt;&lt;Cite&gt;&lt;Author&gt;Franzen&lt;/Author&gt;&lt;Year&gt;2018&lt;/Year&gt;&lt;RecNum&gt;1997&lt;/RecNum&gt;&lt;DisplayText&gt;&lt;style size="10"&gt;[26, 27]&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Pr>
          <w:noProof/>
        </w:rPr>
        <w:t>[26, 27]</w:t>
      </w:r>
      <w:r>
        <w:fldChar w:fldCharType="end"/>
      </w:r>
      <w:r>
        <w:t xml:space="preserve">, and supplemental irrigation was applied based on the University recommended checkbook method </w:t>
      </w:r>
      <w:r>
        <w:fldChar w:fldCharType="begin"/>
      </w:r>
      <w:r>
        <w:instrText xml:space="preserve"> ADDIN EN.CITE &lt;EndNote&gt;&lt;Cite&gt;&lt;Author&gt;Steele&lt;/Author&gt;&lt;Year&gt;2010&lt;/Year&gt;&lt;RecNum&gt;1009&lt;/RecNum&gt;&lt;DisplayText&gt;&lt;style size="10"&gt;[28, 29]&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Pr>
          <w:noProof/>
        </w:rPr>
        <w:t>[28, 29]</w:t>
      </w:r>
      <w:r>
        <w:fldChar w:fldCharType="end"/>
      </w:r>
      <w:r>
        <w:t xml:space="preserve">. </w:t>
      </w:r>
      <w:proofErr w:type="gramStart"/>
      <w:r w:rsidRPr="0025283E">
        <w:t>Additional</w:t>
      </w:r>
      <w:proofErr w:type="gramEnd"/>
      <w:r w:rsidRPr="0025283E">
        <w:t xml:space="preserve">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lastRenderedPageBreak/>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77777777" w:rsidR="00ED0F1E" w:rsidRDefault="00ED0F1E"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proofErr w:type="spellStart"/>
            <w:r>
              <w:t>Markies</w:t>
            </w:r>
            <w:proofErr w:type="spellEnd"/>
            <w:r>
              <w:t xml:space="preserve">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proofErr w:type="spellStart"/>
            <w:r>
              <w:t>Shepody</w:t>
            </w:r>
            <w:proofErr w:type="spellEnd"/>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77777777" w:rsidR="00ED0F1E" w:rsidRDefault="00ED0F1E"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77777777"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 </w:instrText>
            </w: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DATA </w:instrText>
            </w:r>
            <w:r>
              <w:fldChar w:fldCharType="end"/>
            </w:r>
            <w:r>
              <w:fldChar w:fldCharType="separate"/>
            </w:r>
            <w:r>
              <w:rPr>
                <w:noProof/>
              </w:rPr>
              <w:t>Errebhi, et al. [30], Rosen, et al. [31], Rosen, et al. [32]</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77777777" w:rsidR="00ED0F1E" w:rsidRDefault="00ED0F1E" w:rsidP="002B49B4">
            <w:pPr>
              <w:pStyle w:val="MDPI42tablebody"/>
              <w:spacing w:line="240" w:lineRule="auto"/>
              <w:jc w:val="left"/>
            </w:pPr>
            <w:r>
              <w:fldChar w:fldCharType="begin"/>
            </w:r>
            <w:r>
              <w:instrText xml:space="preserve"> ADDIN EN.CITE &lt;EndNote&gt;&lt;Cite AuthorYear="1"&gt;&lt;Author&gt;Sun&lt;/Author&gt;&lt;Year&gt;2017&lt;/Year&gt;&lt;RecNum&gt;2034&lt;/RecNum&gt;&lt;DisplayText&gt;&lt;style size="10"&gt;Sun [33], Sun, et al. [34]&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Pr>
                <w:noProof/>
              </w:rPr>
              <w:t>Sun [33], Sun, et al. [34]</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77777777" w:rsidR="00ED0F1E" w:rsidRDefault="00ED0F1E" w:rsidP="002B49B4">
            <w:pPr>
              <w:pStyle w:val="MDPI42tablebody"/>
              <w:spacing w:line="240" w:lineRule="auto"/>
              <w:jc w:val="left"/>
            </w:pPr>
            <w:r>
              <w:fldChar w:fldCharType="begin"/>
            </w:r>
            <w:r>
              <w:instrText xml:space="preserve"> ADDIN EN.CITE &lt;EndNote&gt;&lt;Cite AuthorYear="1"&gt;&lt;Author&gt;Crants&lt;/Author&gt;&lt;Year&gt;2017&lt;/Year&gt;&lt;RecNum&gt;2033&lt;/RecNum&gt;&lt;DisplayText&gt;&lt;style size="10"&gt;Crants, et al. [35]&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Pr>
                <w:noProof/>
              </w:rPr>
              <w:t>Crants, et al. [35]</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77777777"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 </w:instrText>
            </w: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DATA </w:instrText>
            </w:r>
            <w:r>
              <w:fldChar w:fldCharType="end"/>
            </w:r>
            <w:r>
              <w:fldChar w:fldCharType="separate"/>
            </w:r>
            <w:r>
              <w:rPr>
                <w:noProof/>
              </w:rPr>
              <w:t>Gupta and Rosen [36], Gupta, et al. [37]</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77777777" w:rsidR="00ED0F1E" w:rsidRDefault="00ED0F1E" w:rsidP="002B49B4">
            <w:pPr>
              <w:pStyle w:val="MDPI42tablebody"/>
              <w:spacing w:line="240" w:lineRule="auto"/>
              <w:jc w:val="left"/>
            </w:pPr>
            <w:r>
              <w:fldChar w:fldCharType="begin"/>
            </w:r>
            <w:r>
              <w:instrText xml:space="preserve"> ADDIN EN.CITE &lt;EndNote&gt;&lt;Cite AuthorYear="1"&gt;&lt;Author&gt;Bohman&lt;/Author&gt;&lt;Year&gt;2020&lt;/Year&gt;&lt;RecNum&gt;2700&lt;/RecNum&gt;&lt;DisplayText&gt;&lt;style size="10"&gt;Bohman, et al. [38]&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Pr>
                <w:noProof/>
              </w:rPr>
              <w:t>Bohman, et al. [38]</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77777777" w:rsidR="00ED0F1E" w:rsidRDefault="00ED0F1E" w:rsidP="002B49B4">
            <w:pPr>
              <w:pStyle w:val="MDPI42tablebody"/>
              <w:spacing w:line="240" w:lineRule="auto"/>
              <w:jc w:val="left"/>
            </w:pPr>
            <w:r>
              <w:fldChar w:fldCharType="begin"/>
            </w:r>
            <w:r>
              <w:instrText xml:space="preserve"> ADDIN EN.CITE &lt;EndNote&gt;&lt;Cite AuthorYear="1"&gt;&lt;Author&gt;Rosen&lt;/Author&gt;&lt;Year&gt;2021&lt;/Year&gt;&lt;RecNum&gt;2701&lt;/RecNum&gt;&lt;DisplayText&gt;&lt;style size="10"&gt;Rosen, et al. [39]&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Pr>
                <w:noProof/>
              </w:rPr>
              <w:t>Rosen, et al. [39]</w:t>
            </w:r>
            <w:r>
              <w:fldChar w:fldCharType="end"/>
            </w:r>
          </w:p>
        </w:tc>
      </w:tr>
    </w:tbl>
    <w:p w14:paraId="0AA032ED" w14:textId="77777777" w:rsidR="00ED0F1E" w:rsidRDefault="00ED0F1E" w:rsidP="00ED0F1E">
      <w:pPr>
        <w:pStyle w:val="MDPI43tablefooter"/>
      </w:pPr>
    </w:p>
    <w:p w14:paraId="3ECE676B" w14:textId="39A0DBDD" w:rsidR="00ED0F1E" w:rsidRDefault="00ED0F1E" w:rsidP="00ED0F1E">
      <w:pPr>
        <w:pStyle w:val="MDPI31text"/>
      </w:pPr>
      <w:r w:rsidRPr="00EC0E19">
        <w:t xml:space="preserve">A randomized complete block design with three or four replicates </w:t>
      </w:r>
      <w:proofErr w:type="gramStart"/>
      <w:r w:rsidRPr="00EC0E19">
        <w:t>was used</w:t>
      </w:r>
      <w:proofErr w:type="gramEnd"/>
      <w:r w:rsidRPr="00EC0E19">
        <w:t xml:space="preserve"> in each field experiment. All studies evaluated at least 3 nitrogen rates (0 – 400 kg N ha-1) for Russet Burbank potato [Solanum tuberosum (L.)], with some studies evaluating </w:t>
      </w:r>
      <w:proofErr w:type="gramStart"/>
      <w:r w:rsidRPr="00EC0E19">
        <w:t>additional</w:t>
      </w:r>
      <w:proofErr w:type="gramEnd"/>
      <w:r w:rsidRPr="00EC0E19">
        <w:t xml:space="preserve"> potato varieties (</w:t>
      </w:r>
      <w:r w:rsidR="0043243C">
        <w:t>Table 3</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w:t>
      </w:r>
      <w:proofErr w:type="gramStart"/>
      <w:r w:rsidRPr="00EC0E19">
        <w:t>terminated</w:t>
      </w:r>
      <w:proofErr w:type="gramEnd"/>
      <w:r w:rsidRPr="00EC0E19">
        <w:t xml:space="preserve"> one to two weeks prior to harvest.</w:t>
      </w:r>
      <w:r w:rsidRPr="002169F3">
        <w:t xml:space="preserve"> </w:t>
      </w:r>
      <w:r>
        <w:t xml:space="preserve">A summary of nitrogen management practices and varieties evaluated for each of these studies </w:t>
      </w:r>
      <w:proofErr w:type="gramStart"/>
      <w:r>
        <w:t>is summarized</w:t>
      </w:r>
      <w:proofErr w:type="gramEnd"/>
      <w:r>
        <w:t xml:space="preserve"> below (</w:t>
      </w:r>
      <w:r w:rsidR="0043243C">
        <w:t>Table 4</w:t>
      </w:r>
      <w:r>
        <w:t>)</w:t>
      </w:r>
      <w:r w:rsidRPr="0025283E">
        <w:t>.</w:t>
      </w:r>
    </w:p>
    <w:p w14:paraId="1C5FE053" w14:textId="77777777" w:rsidR="004B69DA" w:rsidRDefault="004B69DA" w:rsidP="004B69DA">
      <w:pPr>
        <w:pStyle w:val="MDPI31text"/>
      </w:pPr>
      <w:r w:rsidRPr="00EC0E19">
        <w:t xml:space="preserve">Samples of vine biomass were harvested </w:t>
      </w:r>
      <w:proofErr w:type="gramStart"/>
      <w:r w:rsidRPr="00EC0E19">
        <w:t>immediately</w:t>
      </w:r>
      <w:proofErr w:type="gramEnd"/>
      <w:r w:rsidRPr="00EC0E19">
        <w:t xml:space="preserve">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lt;style size="10"&gt;[40]&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40]</w:t>
      </w:r>
      <w:r>
        <w:fldChar w:fldCharType="end"/>
      </w:r>
      <w:r w:rsidRPr="00EC0E19">
        <w:t xml:space="preserve">, and fresh weight tuber yield was determined as the sum of all weight classes and tuber grades. Harvested biomass was oven dried at 60ºC to </w:t>
      </w:r>
      <w:proofErr w:type="gramStart"/>
      <w:r w:rsidRPr="00EC0E19">
        <w:t>determine</w:t>
      </w:r>
      <w:proofErr w:type="gramEnd"/>
      <w:r w:rsidRPr="00EC0E19">
        <w:t xml:space="preserv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w:t>
      </w:r>
      <w:proofErr w:type="gramStart"/>
      <w:r>
        <w:t>tissue</w:t>
      </w:r>
      <w:proofErr w:type="gramEnd"/>
      <w:r>
        <w:t xml:space="preserv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lt;style size="10"&gt;[41]&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41]</w:t>
      </w:r>
      <w:r>
        <w:fldChar w:fldCharType="end"/>
      </w:r>
      <w:r w:rsidRPr="00EC0E19">
        <w:t xml:space="preserve">, or with the salicylic </w:t>
      </w:r>
      <w:proofErr w:type="spellStart"/>
      <w:r w:rsidRPr="00EC0E19">
        <w:t>Kjeldahl</w:t>
      </w:r>
      <w:proofErr w:type="spellEnd"/>
      <w:r w:rsidRPr="00EC0E19">
        <w:t xml:space="preserve"> method.</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w:t>
      </w:r>
      <w:proofErr w:type="gramStart"/>
      <w:r>
        <w:t>tissue</w:t>
      </w:r>
      <w:proofErr w:type="gramEnd"/>
      <w:r>
        <w:t xml:space="preserv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t>
      </w:r>
      <w:r w:rsidRPr="00EC0E19">
        <w:lastRenderedPageBreak/>
        <w:t xml:space="preserve">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t>
      </w:r>
      <w:proofErr w:type="gramStart"/>
      <w:r>
        <w:t>was calculated</w:t>
      </w:r>
      <w:proofErr w:type="gramEnd"/>
      <w:r>
        <w:t xml:space="preserve"> as the ratio of </w:t>
      </w:r>
      <w:proofErr w:type="spellStart"/>
      <w:r>
        <w:t>N</w:t>
      </w:r>
      <w:r>
        <w:rPr>
          <w:vertAlign w:val="subscript"/>
        </w:rPr>
        <w:t>Plant</w:t>
      </w:r>
      <w:proofErr w:type="spellEnd"/>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3A3DAF2D" w:rsidR="00ED0F1E" w:rsidRDefault="00ED0F1E" w:rsidP="00ED0F1E">
      <w:pPr>
        <w:pStyle w:val="MDPI31text"/>
      </w:pPr>
      <w:r w:rsidRPr="001C4771">
        <w:t xml:space="preserve">Whole-plant samples </w:t>
      </w:r>
      <w:proofErr w:type="gramStart"/>
      <w:r w:rsidRPr="001C4771">
        <w:t>were</w:t>
      </w:r>
      <w:r>
        <w:t xml:space="preserve"> also</w:t>
      </w:r>
      <w:r w:rsidRPr="001C4771">
        <w:t xml:space="preserve"> regularly collected</w:t>
      </w:r>
      <w:proofErr w:type="gramEnd"/>
      <w:r w:rsidRPr="001C4771">
        <w:t xml:space="preserve"> during the period of late-May to early-September (Table </w:t>
      </w:r>
      <w:r w:rsidR="00EA452A">
        <w:t>5</w:t>
      </w:r>
      <w:r w:rsidRPr="001C4771">
        <w:t xml:space="preserve">). Two to three plants </w:t>
      </w:r>
      <w:proofErr w:type="gramStart"/>
      <w:r w:rsidRPr="001C4771">
        <w:t>were harvested</w:t>
      </w:r>
      <w:proofErr w:type="gramEnd"/>
      <w:r w:rsidRPr="001C4771">
        <w:t xml:space="preserve"> from each plot on four to six dates each year with vines, roots, and tubers</w:t>
      </w:r>
      <w:r>
        <w:t xml:space="preserve"> each measured separately</w:t>
      </w:r>
      <w:r w:rsidRPr="001C4771">
        <w:t xml:space="preserve">. Dry weight biomass, N concentration, and N content for vines and tubers were </w:t>
      </w:r>
      <w:proofErr w:type="gramStart"/>
      <w:r w:rsidRPr="001C4771">
        <w:t>determined</w:t>
      </w:r>
      <w:proofErr w:type="gramEnd"/>
      <w:r w:rsidRPr="001C4771">
        <w:t xml:space="preserve">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also equivalent to the methods previously described.</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77777777"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instrText xml:space="preserve"> ADDIN EN.CITE </w:instrText>
      </w:r>
      <w:r>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instrText xml:space="preserve"> ADDIN EN.CITE.DATA </w:instrText>
      </w:r>
      <w:r>
        <w:fldChar w:fldCharType="end"/>
      </w:r>
      <w:r>
        <w:fldChar w:fldCharType="separate"/>
      </w:r>
      <w:r>
        <w:rPr>
          <w:noProof/>
        </w:rPr>
        <w:t>[15, 42, 43]</w:t>
      </w:r>
      <w:r>
        <w:fldChar w:fldCharType="end"/>
      </w:r>
      <w:r>
        <w:t xml:space="preserve">. </w:t>
      </w:r>
    </w:p>
    <w:p w14:paraId="7A8BA9EA" w14:textId="55828E65" w:rsidR="00ED0F1E" w:rsidRDefault="00ED0F1E" w:rsidP="00ED0F1E">
      <w:pPr>
        <w:pStyle w:val="MDPI31text"/>
      </w:pPr>
      <w:r>
        <w:t xml:space="preserve">In the Canadian study, two varieties (Russet Burbank and </w:t>
      </w:r>
      <w:proofErr w:type="spellStart"/>
      <w:r>
        <w:t>Shepody</w:t>
      </w:r>
      <w:proofErr w:type="spellEnd"/>
      <w:r>
        <w:t>) and four N fertilization rates (0, 50, 100, and 250 kg ha</w:t>
      </w:r>
      <w:r>
        <w:rPr>
          <w:vertAlign w:val="superscript"/>
        </w:rPr>
        <w:t>-1</w:t>
      </w:r>
      <w:r>
        <w:t xml:space="preserve">) </w:t>
      </w:r>
      <w:proofErr w:type="gramStart"/>
      <w:r>
        <w:t>were evaluated</w:t>
      </w:r>
      <w:proofErr w:type="gramEnd"/>
      <w:r>
        <w:t xml:space="preserve"> under non-water limiting conditions with each variety having 4 site-years of experimental data and 10 sampling dates per site year (</w:t>
      </w:r>
      <w:r w:rsidR="0043243C">
        <w:t>Table 2</w:t>
      </w:r>
      <w:r>
        <w:t xml:space="preserve">). In the Argentina study, five varieties (Bannock Russet, Gem Russet, Innovator, </w:t>
      </w:r>
      <w:proofErr w:type="spellStart"/>
      <w:r>
        <w:t>Markies</w:t>
      </w:r>
      <w:proofErr w:type="spellEnd"/>
      <w:r>
        <w:t xml:space="preserve"> Russet, and Umatilla Russet) and four N fertilization rate (0, 80, 150, </w:t>
      </w:r>
      <w:r>
        <w:lastRenderedPageBreak/>
        <w:t>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xml:space="preserve">) </w:t>
      </w:r>
      <w:proofErr w:type="gramStart"/>
      <w:r>
        <w:t>were evaluated</w:t>
      </w:r>
      <w:proofErr w:type="gramEnd"/>
      <w:r>
        <w:t xml:space="preserve">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05A31CF9" w:rsidR="00ED0F1E" w:rsidRDefault="00ED0F1E" w:rsidP="00ED0F1E">
      <w:pPr>
        <w:pStyle w:val="MDPI31text"/>
      </w:pPr>
      <w:r>
        <w:t xml:space="preserve">In summary, this statistical approach uses the </w:t>
      </w:r>
      <w:proofErr w:type="gramStart"/>
      <w:r>
        <w:t>entire set</w:t>
      </w:r>
      <w:proofErr w:type="gramEnd"/>
      <w:r>
        <w:t xml:space="preserve"> of experimental data (</w:t>
      </w:r>
      <w:r w:rsidR="00157166">
        <w:t>Figure 7</w:t>
      </w:r>
      <w:r>
        <w:t xml:space="preserve">a) and does not require any preliminary or intermediary statistical analysis. At the level of each experimental sampling date, a linear-plateau curve </w:t>
      </w:r>
      <w:proofErr w:type="gramStart"/>
      <w:r>
        <w:t>is fit</w:t>
      </w:r>
      <w:proofErr w:type="gramEnd"/>
      <w:r>
        <w:t xml:space="preserve"> for biomass as a function of nitrogen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w:t>
      </w:r>
      <w:proofErr w:type="gramStart"/>
      <w:r>
        <w:t>is fit</w:t>
      </w:r>
      <w:proofErr w:type="gramEnd"/>
      <w:r>
        <w:t xml:space="preserve"> across all experimental sampling dates for a given level of the hierarchical model (i.e., location, variety within location) where the critical point of each linear-plateau curves lies exactly upon the negative exponential curve (</w:t>
      </w:r>
      <w:r w:rsidR="00157166">
        <w:t>Figure 7</w:t>
      </w:r>
      <w:r>
        <w:t xml:space="preserve">b). In this manner, the linear-plateau curve fitted for any given date </w:t>
      </w:r>
      <w:proofErr w:type="gramStart"/>
      <w:r>
        <w:t>is influenced</w:t>
      </w:r>
      <w:proofErr w:type="gramEnd"/>
      <w:r>
        <w:t xml:space="preserve"> by the data from all other experimental sampling dates through the fitting of the negative exponential curve. In comparison, the conventional statistical approach fits a negative exponential curve to the subset of critical points (</w:t>
      </w:r>
      <w:r w:rsidR="00157166">
        <w:t>Figure 7</w:t>
      </w:r>
      <w:r>
        <w:t xml:space="preserve">c) which are </w:t>
      </w:r>
      <w:proofErr w:type="gramStart"/>
      <w:r>
        <w:t>identified</w:t>
      </w:r>
      <w:proofErr w:type="gramEnd"/>
      <w:r>
        <w:t xml:space="preserve">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2C5B19DE" w:rsidR="00ED0F1E" w:rsidRPr="00526733" w:rsidRDefault="00157166" w:rsidP="00ED0F1E">
      <w:pPr>
        <w:pStyle w:val="MDPI51figurecaption"/>
        <w:ind w:left="2610" w:right="26"/>
        <w:jc w:val="both"/>
        <w:rPr>
          <w:bCs/>
        </w:rPr>
      </w:pPr>
      <w:r>
        <w:rPr>
          <w:b/>
        </w:rPr>
        <w:t>Figure 7</w:t>
      </w:r>
      <w:r w:rsidR="00ED0F1E" w:rsidRPr="00526733">
        <w:rPr>
          <w:b/>
        </w:rPr>
        <w:t>.</w:t>
      </w:r>
      <w:r w:rsidR="00ED0F1E" w:rsidRPr="00526733">
        <w:rPr>
          <w:bCs/>
        </w:rPr>
        <w:t xml:space="preserve"> Hypothetical example of statistical methods used showing (a) raw experimental data, (b) linear-plateau curves (solid colored lines) fitted for each experimental sampling date (points with each date distinguished by color) and the critical N dilution curve (solid black line) fitted using the 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1C29006D"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t>
      </w:r>
      <w:proofErr w:type="gramStart"/>
      <w:r>
        <w:t>was implemented</w:t>
      </w:r>
      <w:proofErr w:type="gramEnd"/>
      <w:r>
        <w:t xml:space="preserve"> through the nesting of experimental data according to </w:t>
      </w:r>
      <w:r w:rsidRPr="00A61F95">
        <w:t>location</w:t>
      </w:r>
      <w:r>
        <w:t xml:space="preserve"> and variety within location (</w:t>
      </w:r>
      <w:r w:rsidR="00157166">
        <w:t>Figure 8</w:t>
      </w:r>
      <w:r>
        <w:t xml:space="preserve">). The linear-plateau curve fitted for each experimental sampling date can </w:t>
      </w:r>
      <w:proofErr w:type="gramStart"/>
      <w:r>
        <w:t>be pooled</w:t>
      </w:r>
      <w:proofErr w:type="gramEnd"/>
      <w:r>
        <w:t xml:space="preserve"> at various nested levels of location or variety within location.</w:t>
      </w:r>
    </w:p>
    <w:p w14:paraId="09337340" w14:textId="77777777" w:rsidR="00ED0F1E" w:rsidRDefault="00ED0F1E" w:rsidP="00ED0F1E">
      <w:pPr>
        <w:pStyle w:val="MDPI31text"/>
      </w:pPr>
      <w:r>
        <w:lastRenderedPageBreak/>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lt;style size="10"&gt;[44]&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44]</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lt;style size="10"&gt;[45, 46]&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45, 46]</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lt;style size="10"&gt;[47]&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4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lt;style size="10"&gt;[48]&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48]</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rPr>
          <w:noProof/>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xml:space="preserve">. Linear-plateau curves and critical points (i.e., the fitted join point of each linear-plateau curve) are </w:t>
      </w:r>
      <w:proofErr w:type="gramStart"/>
      <w:r w:rsidR="00ED0F1E" w:rsidRPr="00526733">
        <w:rPr>
          <w:bCs/>
        </w:rPr>
        <w:t>identified</w:t>
      </w:r>
      <w:proofErr w:type="gramEnd"/>
      <w:r w:rsidR="00ED0F1E" w:rsidRPr="00526733">
        <w:rPr>
          <w:bCs/>
        </w:rPr>
        <w:t xml:space="preserve">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77777777"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instrText xml:space="preserve"> ADDIN EN.CITE &lt;EndNote&gt;&lt;Cite&gt;&lt;Author&gt;Plummer&lt;/Author&gt;&lt;Year&gt;2019&lt;/Year&gt;&lt;RecNum&gt;2696&lt;/RecNum&gt;&lt;DisplayText&gt;&lt;style size="10"&gt;[49]&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4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lt;style size="10"&gt;[50]&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50]</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p>
        </w:tc>
        <w:tc>
          <w:tcPr>
            <w:tcW w:w="431" w:type="dxa"/>
            <w:vAlign w:val="center"/>
            <w:hideMark/>
          </w:tcPr>
          <w:p w14:paraId="6ABB0785" w14:textId="77777777" w:rsidR="00ED0F1E" w:rsidRDefault="00ED0F1E" w:rsidP="002B49B4">
            <w:pPr>
              <w:pStyle w:val="MDPI3aequationnumber"/>
              <w:spacing w:line="260" w:lineRule="atLeast"/>
            </w:pPr>
            <w:r>
              <w:t>(1)</w:t>
            </w:r>
          </w:p>
        </w:tc>
      </w:tr>
    </w:tbl>
    <w:p w14:paraId="7146CDD1" w14:textId="77777777"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 [</w:t>
      </w:r>
      <w:proofErr w:type="spellStart"/>
      <w:r>
        <w:rPr>
          <w:i/>
          <w:iCs/>
        </w:rPr>
        <w:t>i</w:t>
      </w:r>
      <w:proofErr w:type="spellEnd"/>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w:t>
      </w:r>
      <w:proofErr w:type="spellStart"/>
      <w:r w:rsidRPr="00F7332D">
        <w:rPr>
          <w:i/>
          <w:iCs/>
        </w:rPr>
        <w:t>N</w:t>
      </w:r>
      <w:r w:rsidRPr="00F7332D">
        <w:rPr>
          <w:i/>
          <w:iCs/>
          <w:vertAlign w:val="subscript"/>
        </w:rPr>
        <w:t>Plant</w:t>
      </w:r>
      <w:proofErr w:type="spellEnd"/>
      <w:r>
        <w:rPr>
          <w:i/>
          <w:iCs/>
        </w:rPr>
        <w:t xml:space="preserve">, </w:t>
      </w:r>
      <w:r>
        <w:t xml:space="preserve">and </w:t>
      </w:r>
      <w:r w:rsidRPr="00F7332D">
        <w:rPr>
          <w:i/>
          <w:iCs/>
        </w:rPr>
        <w:t>%N</w:t>
      </w:r>
      <w:r w:rsidRPr="00F7332D">
        <w:rPr>
          <w:i/>
          <w:iCs/>
          <w:vertAlign w:val="subscript"/>
        </w:rPr>
        <w:t>c</w:t>
      </w:r>
      <w:r>
        <w:t xml:space="preserve"> </w:t>
      </w:r>
      <w:proofErr w:type="gramStart"/>
      <w:r>
        <w:t>have</w:t>
      </w:r>
      <w:proofErr w:type="gramEnd"/>
      <w:r>
        <w:t xml:space="preserve"> the same meaning as previously defined in this present study. This linear-plateau curve </w:t>
      </w:r>
      <w:proofErr w:type="gramStart"/>
      <w:r>
        <w:t>is defined</w:t>
      </w:r>
      <w:proofErr w:type="gramEnd"/>
      <w:r>
        <w:t xml:space="preserve"> with nitrogen 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proofErr w:type="spellStart"/>
            <w:r w:rsidRPr="00F7332D">
              <w:rPr>
                <w:i/>
                <w:iCs/>
              </w:rPr>
              <w:t>W</w:t>
            </w:r>
            <w:r w:rsidRPr="00673D6A">
              <w:rPr>
                <w:i/>
                <w:iCs/>
              </w:rPr>
              <w:t>ma</w:t>
            </w:r>
            <w:r>
              <w:rPr>
                <w:i/>
                <w:iCs/>
              </w:rPr>
              <w:t>x</w:t>
            </w:r>
            <w:r w:rsidRPr="00F7332D">
              <w:rPr>
                <w:i/>
                <w:iCs/>
                <w:vertAlign w:val="subscript"/>
              </w:rPr>
              <w:t>i</w:t>
            </w:r>
            <w:proofErr w:type="spellEnd"/>
            <w:r>
              <w:t xml:space="preserve">) </w:t>
            </w:r>
            <w:r>
              <w:rPr>
                <w:vertAlign w:val="superscript"/>
              </w:rPr>
              <w:t>–</w:t>
            </w:r>
            <w:r w:rsidRPr="001F7D51">
              <w:rPr>
                <w:i/>
                <w:vertAlign w:val="superscript"/>
              </w:rPr>
              <w:t>b</w:t>
            </w:r>
          </w:p>
        </w:tc>
        <w:tc>
          <w:tcPr>
            <w:tcW w:w="431" w:type="dxa"/>
            <w:vAlign w:val="center"/>
            <w:hideMark/>
          </w:tcPr>
          <w:p w14:paraId="02F9604F" w14:textId="77777777" w:rsidR="00ED0F1E" w:rsidRDefault="00ED0F1E" w:rsidP="002B49B4">
            <w:pPr>
              <w:pStyle w:val="MDPI3aequationnumber"/>
              <w:spacing w:line="260" w:lineRule="atLeast"/>
            </w:pPr>
            <w:r>
              <w:t>(2)</w:t>
            </w:r>
          </w:p>
        </w:tc>
      </w:tr>
    </w:tbl>
    <w:p w14:paraId="272C28C9" w14:textId="77777777"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proofErr w:type="spellStart"/>
      <w:proofErr w:type="gramStart"/>
      <w:r w:rsidRPr="00F7332D">
        <w:rPr>
          <w:i/>
          <w:iCs/>
        </w:rPr>
        <w:t>W</w:t>
      </w:r>
      <w:r w:rsidRPr="00F7332D">
        <w:rPr>
          <w:i/>
          <w:iCs/>
          <w:vertAlign w:val="subscript"/>
        </w:rPr>
        <w:t>max,i</w:t>
      </w:r>
      <w:proofErr w:type="spellEnd"/>
      <w:proofErr w:type="gramEnd"/>
      <w:r>
        <w:rPr>
          <w:vertAlign w:val="subscript"/>
        </w:rPr>
        <w:t xml:space="preserve"> </w:t>
      </w:r>
      <w:r>
        <w:t xml:space="preserve">have the same meanings as defined above. </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t>
      </w:r>
      <w:proofErr w:type="gramStart"/>
      <w:r>
        <w:t>were combined</w:t>
      </w:r>
      <w:proofErr w:type="gramEnd"/>
      <w:r>
        <w:t xml:space="preserve">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proofErr w:type="spellStart"/>
            <w:r w:rsidRPr="00F7332D">
              <w:rPr>
                <w:i/>
                <w:iCs/>
              </w:rPr>
              <w:t>W</w:t>
            </w:r>
            <w:r w:rsidRPr="00673D6A">
              <w:rPr>
                <w:i/>
                <w:iCs/>
              </w:rPr>
              <w:t>max</w:t>
            </w:r>
            <w:r w:rsidRPr="00F7332D">
              <w:rPr>
                <w:i/>
                <w:iCs/>
                <w:vertAlign w:val="subscript"/>
              </w:rPr>
              <w:t>i</w:t>
            </w:r>
            <w:proofErr w:type="spellEnd"/>
            <w:r>
              <w:t>)</w:t>
            </w:r>
            <w:r>
              <w:rPr>
                <w:vertAlign w:val="superscript"/>
              </w:rPr>
              <w:t xml:space="preserve"> –</w:t>
            </w:r>
            <w:r w:rsidRPr="001F7D51">
              <w:rPr>
                <w:i/>
                <w:vertAlign w:val="superscript"/>
              </w:rPr>
              <w:t>b</w:t>
            </w:r>
            <w:r w:rsidRPr="00505583">
              <w:t xml:space="preserve">)), </w:t>
            </w:r>
            <w:proofErr w:type="spellStart"/>
            <w:r w:rsidRPr="00F7332D">
              <w:rPr>
                <w:i/>
                <w:iCs/>
              </w:rPr>
              <w:t>W</w:t>
            </w:r>
            <w:r w:rsidRPr="00673D6A">
              <w:rPr>
                <w:i/>
                <w:iCs/>
              </w:rPr>
              <w:t>max</w:t>
            </w:r>
            <w:r w:rsidRPr="00F7332D">
              <w:rPr>
                <w:i/>
                <w:iCs/>
                <w:vertAlign w:val="subscript"/>
              </w:rPr>
              <w:t>i</w:t>
            </w:r>
            <w:proofErr w:type="spellEnd"/>
            <w:r w:rsidRPr="00505583">
              <w:t>)</w:t>
            </w:r>
          </w:p>
        </w:tc>
        <w:tc>
          <w:tcPr>
            <w:tcW w:w="431" w:type="dxa"/>
            <w:vAlign w:val="center"/>
            <w:hideMark/>
          </w:tcPr>
          <w:p w14:paraId="065003EE" w14:textId="77777777" w:rsidR="00ED0F1E" w:rsidRDefault="00ED0F1E" w:rsidP="002B49B4">
            <w:pPr>
              <w:pStyle w:val="MDPI3aequationnumber"/>
              <w:spacing w:line="260" w:lineRule="atLeast"/>
            </w:pPr>
            <w:r>
              <w:t>(3)</w:t>
            </w:r>
          </w:p>
        </w:tc>
      </w:tr>
    </w:tbl>
    <w:p w14:paraId="6E9121BC" w14:textId="4FD51FAB" w:rsidR="00ED0F1E" w:rsidRPr="00A949FC" w:rsidRDefault="00ED0F1E" w:rsidP="00ED0F1E">
      <w:pPr>
        <w:pStyle w:val="MDPI31text"/>
      </w:pPr>
      <w:r>
        <w:t xml:space="preserve">Two group-level (i.e., random) effects </w:t>
      </w:r>
      <w:proofErr w:type="gramStart"/>
      <w:r>
        <w:t>were specified</w:t>
      </w:r>
      <w:proofErr w:type="gramEnd"/>
      <w:r>
        <w:t xml:space="preserve">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proofErr w:type="spellStart"/>
            <w:r w:rsidRPr="00F7332D">
              <w:rPr>
                <w:i/>
                <w:iCs/>
              </w:rPr>
              <w:lastRenderedPageBreak/>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77777777" w:rsidR="00ED0F1E" w:rsidRDefault="00ED0F1E" w:rsidP="002B49B4">
            <w:pPr>
              <w:pStyle w:val="MDPI3aequationnumber"/>
              <w:spacing w:line="260" w:lineRule="atLeast"/>
            </w:pPr>
            <w:r>
              <w:t>(4)</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w:t>
      </w:r>
      <w:proofErr w:type="gramStart"/>
      <w:r>
        <w:t>represents</w:t>
      </w:r>
      <w:proofErr w:type="gramEnd"/>
      <w:r>
        <w:t xml:space="preserve">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proofErr w:type="gramStart"/>
            <w:r w:rsidRPr="00F7332D">
              <w:rPr>
                <w:i/>
                <w:iCs/>
              </w:rPr>
              <w:t>location:variety</w:t>
            </w:r>
            <w:proofErr w:type="gramEnd"/>
            <w:r w:rsidRPr="00A949FC">
              <w:t>)</w:t>
            </w:r>
          </w:p>
        </w:tc>
        <w:tc>
          <w:tcPr>
            <w:tcW w:w="431" w:type="dxa"/>
            <w:vAlign w:val="center"/>
            <w:hideMark/>
          </w:tcPr>
          <w:p w14:paraId="2DA3C3DA" w14:textId="77777777" w:rsidR="00ED0F1E" w:rsidRDefault="00ED0F1E" w:rsidP="002B49B4">
            <w:pPr>
              <w:pStyle w:val="MDPI3aequationnumber"/>
              <w:spacing w:line="260" w:lineRule="atLeast"/>
            </w:pPr>
            <w:r>
              <w:t>(5)</w:t>
            </w:r>
          </w:p>
        </w:tc>
      </w:tr>
    </w:tbl>
    <w:p w14:paraId="72685EE6" w14:textId="77777777" w:rsidR="00ED0F1E" w:rsidRDefault="00ED0F1E" w:rsidP="00ED0F1E">
      <w:pPr>
        <w:pStyle w:val="MDPI31text"/>
        <w:ind w:firstLine="2"/>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level for location and variety within location, respectively.</w:t>
      </w:r>
    </w:p>
    <w:p w14:paraId="290DA4CD" w14:textId="51E09A97" w:rsidR="00ED0F1E" w:rsidRDefault="00ED0F1E" w:rsidP="00ED0F1E">
      <w:pPr>
        <w:pStyle w:val="MDPI31text"/>
      </w:pPr>
      <w:r>
        <w:t xml:space="preserve">The </w:t>
      </w:r>
      <w:r>
        <w:rPr>
          <w:i/>
          <w:iCs/>
        </w:rPr>
        <w:t>brms</w:t>
      </w:r>
      <w:r>
        <w:t xml:space="preserve"> model </w:t>
      </w:r>
      <w:proofErr w:type="gramStart"/>
      <w:r>
        <w:t>was fitted</w:t>
      </w:r>
      <w:proofErr w:type="gramEnd"/>
      <w:r>
        <w:t xml:space="preserve">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lt;style size="10"&gt;[51]&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51]</w:t>
      </w:r>
      <w:r>
        <w:fldChar w:fldCharType="end"/>
      </w:r>
      <w:r>
        <w:t xml:space="preserve">. This is particularly important for hyperparameters dealing with the standard deviation between groups in a hierarchical model. A summary of the prior values used in this model </w:t>
      </w:r>
      <w:proofErr w:type="gramStart"/>
      <w:r>
        <w:t>is given</w:t>
      </w:r>
      <w:proofErr w:type="gramEnd"/>
      <w:r>
        <w:t xml:space="preserve"> below (</w:t>
      </w:r>
      <w:r w:rsidR="008C613D">
        <w:t>Table 6</w:t>
      </w:r>
      <w:r>
        <w:t>).</w:t>
      </w:r>
    </w:p>
    <w:p w14:paraId="0B782112" w14:textId="77777777" w:rsidR="00ED0F1E" w:rsidRDefault="00ED0F1E" w:rsidP="00ED0F1E">
      <w:pPr>
        <w:pStyle w:val="MDPI31text"/>
      </w:pPr>
      <w:r>
        <w:t xml:space="preserve">The entire workflow used to generate this analysis is reproducible and available </w:t>
      </w:r>
      <w:proofErr w:type="gramStart"/>
      <w:r>
        <w:t>via  GitHub</w:t>
      </w:r>
      <w:proofErr w:type="gramEnd"/>
      <w:r>
        <w:t xml:space="preserve"> repository (</w:t>
      </w:r>
      <w:hyperlink r:id="rId18" w:history="1">
        <w:r w:rsidRPr="00157594">
          <w:rPr>
            <w:rStyle w:val="Hyperlink"/>
          </w:rPr>
          <w:t>https://github.com/bohm0072/cndc_bayesian_eval</w:t>
        </w:r>
      </w:hyperlink>
      <w:r>
        <w:t xml:space="preserve">). The </w:t>
      </w:r>
      <w:proofErr w:type="spellStart"/>
      <w:r>
        <w:rPr>
          <w:i/>
          <w:iCs/>
        </w:rPr>
        <w:t>renv</w:t>
      </w:r>
      <w:proofErr w:type="spellEnd"/>
      <w:r>
        <w:t xml:space="preserve"> package </w:t>
      </w:r>
      <w:r>
        <w:fldChar w:fldCharType="begin"/>
      </w:r>
      <w:r>
        <w:instrText xml:space="preserve"> ADDIN EN.CITE &lt;EndNote&gt;&lt;Cite&gt;&lt;Author&gt;Ushey&lt;/Author&gt;&lt;Year&gt;2021&lt;/Year&gt;&lt;RecNum&gt;2704&lt;/RecNum&gt;&lt;DisplayText&gt;&lt;style size="10"&gt;[52]&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Pr>
          <w:noProof/>
        </w:rPr>
        <w:t>[52]</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4AFE696D" w:rsidR="00ED0F1E" w:rsidRPr="007F0FA4" w:rsidRDefault="00A22EA9"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r>
              <w:rPr>
                <w:i/>
                <w:iCs/>
              </w:rPr>
              <w:t>a</w:t>
            </w:r>
            <w:r w:rsidRPr="002A508A">
              <w:rPr>
                <w:i/>
                <w:iCs/>
                <w:vertAlign w:val="subscript"/>
              </w:rPr>
              <w:t>location</w:t>
            </w:r>
            <w:proofErr w:type="spellEnd"/>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proofErr w:type="gramStart"/>
            <w:r>
              <w:rPr>
                <w:i/>
                <w:iCs/>
              </w:rPr>
              <w:t>a</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b</w:t>
            </w:r>
            <w:r w:rsidRPr="002A508A">
              <w:rPr>
                <w:i/>
                <w:iCs/>
                <w:vertAlign w:val="subscript"/>
              </w:rPr>
              <w:t>location</w:t>
            </w:r>
            <w:proofErr w:type="spellEnd"/>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proofErr w:type="gramStart"/>
            <w:r>
              <w:rPr>
                <w:i/>
                <w:iCs/>
              </w:rPr>
              <w:t>b</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proofErr w:type="spellStart"/>
            <w:r>
              <w:rPr>
                <w:i/>
                <w:iCs/>
              </w:rPr>
              <w:t>W</w:t>
            </w:r>
            <w:r w:rsidRPr="007B38B7">
              <w:rPr>
                <w:i/>
                <w:iCs/>
              </w:rPr>
              <w:t>max</w:t>
            </w:r>
            <w:proofErr w:type="spellEnd"/>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Wmax</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proofErr w:type="spellStart"/>
            <w:r w:rsidRPr="00E57E3C">
              <w:rPr>
                <w:i/>
                <w:iCs/>
              </w:rPr>
              <w:t>S</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proofErr w:type="spellStart"/>
            <w:r>
              <w:t>S</w:t>
            </w:r>
            <w:r w:rsidRPr="000E7A9C">
              <w:t>tudent_</w:t>
            </w:r>
            <w:r>
              <w:t>T</w:t>
            </w:r>
            <w:proofErr w:type="spellEnd"/>
            <w:r>
              <w:t xml:space="preserve">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t>4</w:t>
      </w:r>
      <w:r w:rsidR="00ED0F1E" w:rsidRPr="007B5033">
        <w:t>.3.1. Critical N Dilution Curve Parameter Uncertainty</w:t>
      </w:r>
    </w:p>
    <w:p w14:paraId="4D049A51" w14:textId="77777777"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levels of location and variety within location to </w:t>
      </w:r>
      <w:proofErr w:type="gramStart"/>
      <w:r>
        <w:t>determine</w:t>
      </w:r>
      <w:proofErr w:type="gramEnd"/>
      <w:r>
        <w:t xml:space="preserve"> the 90% credible region. The correlation between values for parameters </w:t>
      </w:r>
      <w:r>
        <w:rPr>
          <w:i/>
          <w:iCs/>
        </w:rPr>
        <w:t>a</w:t>
      </w:r>
      <w:r>
        <w:t xml:space="preserve"> and </w:t>
      </w:r>
      <w:r>
        <w:rPr>
          <w:i/>
          <w:iCs/>
        </w:rPr>
        <w:t>b</w:t>
      </w:r>
      <w:r>
        <w:t xml:space="preserve"> was </w:t>
      </w:r>
      <w:proofErr w:type="gramStart"/>
      <w:r>
        <w:t>determined</w:t>
      </w:r>
      <w:proofErr w:type="gramEnd"/>
      <w:r>
        <w:t xml:space="preserve"> for each level of variety within location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77777777"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w:t>
      </w:r>
      <w:proofErr w:type="gramStart"/>
      <w:r>
        <w:t>observed</w:t>
      </w:r>
      <w:proofErr w:type="gramEnd"/>
      <w:r>
        <w:t xml:space="preserve">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w:t>
      </w:r>
      <w:proofErr w:type="gramStart"/>
      <w:r>
        <w:t>identified</w:t>
      </w:r>
      <w:proofErr w:type="gramEnd"/>
      <w:r>
        <w:t xml:space="preserve"> for each </w:t>
      </w:r>
      <w:r>
        <w:lastRenderedPageBreak/>
        <w:t>level of variety within location to determine the 90% credible region. This approach makes maximal use of the jointly estimated parameters contained in the posterior distribution.</w:t>
      </w:r>
    </w:p>
    <w:p w14:paraId="1F7F0E21" w14:textId="77777777" w:rsidR="00ED0F1E" w:rsidRPr="004649AF" w:rsidRDefault="00ED0F1E" w:rsidP="00ED0F1E">
      <w:pPr>
        <w:pStyle w:val="MDPI31text"/>
      </w:pPr>
      <w:r>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instrText xml:space="preserve"> ADDIN EN.CITE &lt;EndNote&gt;&lt;Cite&gt;&lt;Author&gt;R Core Team&lt;/Author&gt;&lt;Year&gt;2021&lt;/Year&gt;&lt;RecNum&gt;2037&lt;/RecNum&gt;&lt;DisplayText&gt;&lt;style size="10"&gt;[53]&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53]</w:t>
      </w:r>
      <w:r>
        <w:fldChar w:fldCharType="end"/>
      </w:r>
      <w:r>
        <w:t xml:space="preserve"> to the set of data previously identified as defining the boundaries of the 90% credible region (i.e., 0.05 and 0.95 quantile values). These curves approximating the upper and lower boundaries of the credible region </w:t>
      </w:r>
      <w:proofErr w:type="gramStart"/>
      <w:r>
        <w:t>are respectively referred</w:t>
      </w:r>
      <w:proofErr w:type="gramEnd"/>
      <w:r>
        <w:t xml:space="preserve">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enotype x Environment Effects</w:t>
      </w:r>
    </w:p>
    <w:p w14:paraId="450DAF8F" w14:textId="06BF414A" w:rsidR="00ED0F1E" w:rsidRDefault="00ED0F1E" w:rsidP="00ED0F1E">
      <w:pPr>
        <w:pStyle w:val="MDPI31text"/>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level of </w:t>
      </w:r>
      <w:proofErr w:type="spellStart"/>
      <w:proofErr w:type="gramStart"/>
      <w:r>
        <w:rPr>
          <w:i/>
          <w:iCs/>
        </w:rPr>
        <w:t>location:variety</w:t>
      </w:r>
      <w:proofErr w:type="spellEnd"/>
      <w:proofErr w:type="gramEnd"/>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w:t>
      </w:r>
      <w:proofErr w:type="gramStart"/>
      <w:r>
        <w:t>contains</w:t>
      </w:r>
      <w:proofErr w:type="gramEnd"/>
      <w:r>
        <w:t xml:space="preserve"> zero). In the case where the 0.05 quantile value was greater than zero, the comparison curve </w:t>
      </w:r>
      <w:proofErr w:type="gramStart"/>
      <w:r>
        <w:t>was said</w:t>
      </w:r>
      <w:proofErr w:type="gramEnd"/>
      <w:r>
        <w:t xml:space="preserve"> to have a significantly greater %N</w:t>
      </w:r>
      <w:r>
        <w:rPr>
          <w:vertAlign w:val="subscript"/>
        </w:rPr>
        <w:t>c</w:t>
      </w:r>
      <w:r>
        <w:t xml:space="preserve"> than the reference curve. In the case where the 0.95 quantile value was less than zero, the comparison curve </w:t>
      </w:r>
      <w:proofErr w:type="gramStart"/>
      <w:r>
        <w:t>was said</w:t>
      </w:r>
      <w:proofErr w:type="gramEnd"/>
      <w:r>
        <w:t xml:space="preserve"> to have a significantly lesser %N</w:t>
      </w:r>
      <w:r>
        <w:rPr>
          <w:vertAlign w:val="subscript"/>
        </w:rPr>
        <w:t>c</w:t>
      </w:r>
      <w:r>
        <w:t xml:space="preserve"> than the reference curve. To evaluate the differences between curves fit in the present study, the CNDC for a given level of </w:t>
      </w:r>
      <w:proofErr w:type="spellStart"/>
      <w:proofErr w:type="gramStart"/>
      <w:r>
        <w:rPr>
          <w:i/>
          <w:iCs/>
        </w:rPr>
        <w:t>location:variety</w:t>
      </w:r>
      <w:proofErr w:type="spellEnd"/>
      <w:proofErr w:type="gramEnd"/>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t>
      </w:r>
      <w:proofErr w:type="gramStart"/>
      <w:r>
        <w:t>were evaluated</w:t>
      </w:r>
      <w:proofErr w:type="gramEnd"/>
      <w:r>
        <w:t xml:space="preserve">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xml:space="preserve">, it is possible to </w:t>
      </w:r>
      <w:proofErr w:type="gramStart"/>
      <w:r>
        <w:t>identify</w:t>
      </w:r>
      <w:proofErr w:type="gramEnd"/>
      <w:r>
        <w:t xml:space="preserve">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w:t>
      </w:r>
      <w:proofErr w:type="gramStart"/>
      <w:r>
        <w:t>identified</w:t>
      </w:r>
      <w:proofErr w:type="gramEnd"/>
      <w:r>
        <w:t xml:space="preserve">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7DD71A35" w:rsidR="000C7F41" w:rsidRDefault="004451CE" w:rsidP="0024766D">
      <w:pPr>
        <w:pStyle w:val="MDPI31text"/>
      </w:pPr>
      <w:r>
        <w:t xml:space="preserve">First, this study </w:t>
      </w:r>
      <w:proofErr w:type="gramStart"/>
      <w:r>
        <w:t>demonstrated</w:t>
      </w:r>
      <w:proofErr w:type="gramEnd"/>
      <w:r>
        <w:t xml:space="preserve">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w:t>
      </w:r>
      <w:proofErr w:type="gramStart"/>
      <w:r>
        <w:t>being considered</w:t>
      </w:r>
      <w:proofErr w:type="gramEnd"/>
      <w:r>
        <w:t>.</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xml:space="preserv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t xml:space="preserve">, </w:t>
      </w:r>
      <w:proofErr w:type="spellStart"/>
      <w:r w:rsidRPr="004451CE">
        <w:rPr>
          <w:i/>
          <w:iCs/>
        </w:rPr>
        <w:lastRenderedPageBreak/>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t xml:space="preserve">, </w:t>
      </w:r>
      <w:proofErr w:type="spellStart"/>
      <w:r w:rsidRPr="004451CE">
        <w:rPr>
          <w:i/>
          <w:iCs/>
        </w:rPr>
        <w:t>b</w:t>
      </w:r>
      <w:r>
        <w:rPr>
          <w:i/>
          <w:iCs/>
          <w:vertAlign w:val="subscript"/>
        </w:rPr>
        <w:t>up</w:t>
      </w:r>
      <w:proofErr w:type="spellEnd"/>
      <w:r>
        <w:t>)</w:t>
      </w:r>
      <w:r w:rsidR="000E5106">
        <w:t>, and t</w:t>
      </w:r>
      <w:r>
        <w:t xml:space="preserve">he </w:t>
      </w:r>
      <w:r w:rsidR="000E5106">
        <w:t>%N</w:t>
      </w:r>
      <w:r w:rsidR="000E5106">
        <w:rPr>
          <w:vertAlign w:val="subscript"/>
        </w:rPr>
        <w:t>c</w:t>
      </w:r>
      <w:r>
        <w:t xml:space="preserve"> value computed from these three curves should be used in all </w:t>
      </w:r>
      <w:proofErr w:type="gramStart"/>
      <w:r>
        <w:t>subsequent</w:t>
      </w:r>
      <w:proofErr w:type="gramEnd"/>
      <w:r>
        <w:t xml:space="preserve"> computations to propagate uncertainty.</w:t>
      </w:r>
      <w:r w:rsidR="0024766D">
        <w:t xml:space="preserve"> </w:t>
      </w:r>
      <w:r>
        <w:t xml:space="preserve">Third, this study </w:t>
      </w:r>
      <w:proofErr w:type="gramStart"/>
      <w:r>
        <w:t>demonstrated</w:t>
      </w:r>
      <w:proofErr w:type="gramEnd"/>
      <w:r>
        <w:t xml:space="preserve">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 xml:space="preserve">is less susceptible to bias due to biased experimental data than the conventional method. Therefore, future efforts to derive CNDCs should </w:t>
      </w:r>
      <w:proofErr w:type="gramStart"/>
      <w:r w:rsidR="00A2317F">
        <w:t>utilize</w:t>
      </w:r>
      <w:proofErr w:type="gramEnd"/>
      <w:r w:rsidR="00A2317F">
        <w:t xml:space="preserv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w:t>
      </w:r>
      <w:proofErr w:type="spellStart"/>
      <w:r w:rsidR="00C455F3">
        <w:t>CNUtEC</w:t>
      </w:r>
      <w:proofErr w:type="spellEnd"/>
      <w:r w:rsidR="00C455F3">
        <w:t>. Therefore, NUE is dependent on the mechanisms that control N dilution (i.e., biomass partitioning), and future efforts to improve NUE should explicitly consider how G x E interactions effect N dilution.</w:t>
      </w:r>
    </w:p>
    <w:p w14:paraId="744AACD5" w14:textId="220E3469"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all</w:t>
      </w:r>
      <w:r w:rsidR="005747D8">
        <w:t xml:space="preserve"> levels of </w:t>
      </w:r>
      <w:proofErr w:type="spellStart"/>
      <w:proofErr w:type="gramStart"/>
      <w:r w:rsidR="005747D8">
        <w:rPr>
          <w:i/>
          <w:iCs/>
        </w:rPr>
        <w:t>location:variety</w:t>
      </w:r>
      <w:proofErr w:type="spellEnd"/>
      <w:proofErr w:type="gramEnd"/>
      <w:r>
        <w:t xml:space="preserve">, Table S1: </w:t>
      </w:r>
      <w:r w:rsidR="00D67E5C">
        <w:t>E</w:t>
      </w:r>
      <w:r w:rsidR="00E954CA">
        <w:t>xperimental data used to fit hierarchical Bayesian model</w:t>
      </w:r>
      <w:r w:rsidR="005747D8">
        <w:t>.</w:t>
      </w:r>
    </w:p>
    <w:p w14:paraId="2B99849C" w14:textId="7B2A0885"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w:t>
      </w:r>
      <w:r w:rsidR="00E27185">
        <w:t>.</w:t>
      </w:r>
      <w:r w:rsidR="00FC1A8B">
        <w:t>M.</w:t>
      </w:r>
      <w:r>
        <w:t>;</w:t>
      </w:r>
      <w:r w:rsidR="00FC1A8B">
        <w:t xml:space="preserve"> </w:t>
      </w:r>
      <w:r>
        <w:t xml:space="preserve">software, </w:t>
      </w:r>
      <w:r w:rsidR="00FC1A8B">
        <w:t>B.B</w:t>
      </w:r>
      <w:r>
        <w:t>.</w:t>
      </w:r>
      <w:r w:rsidR="00FC1A8B">
        <w:t xml:space="preserve"> and M.C</w:t>
      </w:r>
      <w:r w:rsidR="00E27185">
        <w:t>.</w:t>
      </w:r>
      <w:r w:rsidR="00FC1A8B">
        <w:t>M</w:t>
      </w:r>
      <w:r w:rsidR="00E27185">
        <w:t>.</w:t>
      </w:r>
      <w:r>
        <w:t>;</w:t>
      </w:r>
      <w:r w:rsidR="00FC1A8B">
        <w:t xml:space="preserve"> validation, B.B., and M.C</w:t>
      </w:r>
      <w:r w:rsidR="00E27185">
        <w:t>.</w:t>
      </w:r>
      <w:r w:rsidR="00FC1A8B">
        <w:t xml:space="preserve">M.; </w:t>
      </w:r>
      <w:r>
        <w:t xml:space="preserve">formal analysis, </w:t>
      </w:r>
      <w:r w:rsidR="00FC1A8B">
        <w:t>B.B. and M.C</w:t>
      </w:r>
      <w:r w:rsidR="00E27185">
        <w:t>.</w:t>
      </w:r>
      <w:r w:rsidR="00FC1A8B">
        <w:t>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E27185">
        <w:t xml:space="preserve">B.B., </w:t>
      </w:r>
      <w:r w:rsidR="000E2F6D">
        <w:t>M.C</w:t>
      </w:r>
      <w:r w:rsidR="00E27185">
        <w:t>.</w:t>
      </w:r>
      <w:r w:rsidR="000E2F6D">
        <w:t>M</w:t>
      </w:r>
      <w:r w:rsidR="00E27185">
        <w:t>.</w:t>
      </w:r>
      <w:r w:rsidR="000E2F6D">
        <w:t>, C.R., D.M.</w:t>
      </w:r>
      <w:r>
        <w:t>;</w:t>
      </w:r>
      <w:r w:rsidR="000E2F6D">
        <w:t xml:space="preserve"> </w:t>
      </w:r>
      <w:r>
        <w:t xml:space="preserve">visualization, </w:t>
      </w:r>
      <w:r w:rsidR="000E2F6D">
        <w:t>B.B., M.C</w:t>
      </w:r>
      <w:r w:rsidR="00E27185">
        <w:t>.</w:t>
      </w:r>
      <w:r w:rsidR="000E2F6D">
        <w:t>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t>
      </w:r>
      <w:proofErr w:type="gramStart"/>
      <w:r>
        <w:t>was funded</w:t>
      </w:r>
      <w:proofErr w:type="gramEnd"/>
      <w:r>
        <w:t xml:space="preserve">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0"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19" w:history="1">
        <w:r w:rsidR="00E54CFB" w:rsidRPr="00157594">
          <w:rPr>
            <w:rStyle w:val="Hyperlink"/>
          </w:rPr>
          <w:t>https://github.com/bohm0072/cndc_bayesian_eval</w:t>
        </w:r>
      </w:hyperlink>
      <w:r w:rsidR="00E54CFB">
        <w:t>)</w:t>
      </w:r>
      <w:r w:rsidR="00E03F08">
        <w:t xml:space="preserve"> </w:t>
      </w:r>
      <w:proofErr w:type="gramStart"/>
      <w:r w:rsidR="00E03F08">
        <w:t>contains</w:t>
      </w:r>
      <w:proofErr w:type="gramEnd"/>
      <w:r w:rsidR="00E03F08">
        <w:t xml:space="preserve">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0"/>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7FE0F8B6" w14:textId="77777777" w:rsidR="00D73918" w:rsidRPr="00D73918" w:rsidRDefault="00565FBF" w:rsidP="00104F49">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D73918" w:rsidRPr="00D73918">
        <w:rPr>
          <w:noProof/>
        </w:rPr>
        <w:t xml:space="preserve">Morris, T.F.; Murrell, T.S.; Beegle, D.B.; Camberato, J.J.; Ferguson, R.B.; Grove, J.; Ketterings, Q.; Kyveryga, P.M.; Laboski, C.A.M.; McGrath, J.M.; et al. Strengths and Limitations of Nitrogen Rate Recommendations for Corn and Opportunities for Improvement. </w:t>
      </w:r>
      <w:r w:rsidR="00D73918" w:rsidRPr="00D73918">
        <w:rPr>
          <w:i/>
          <w:noProof/>
        </w:rPr>
        <w:t xml:space="preserve">Agron. J. </w:t>
      </w:r>
      <w:r w:rsidR="00D73918" w:rsidRPr="00D73918">
        <w:rPr>
          <w:b/>
          <w:noProof/>
        </w:rPr>
        <w:t>2018</w:t>
      </w:r>
      <w:r w:rsidR="00D73918" w:rsidRPr="00D73918">
        <w:rPr>
          <w:noProof/>
        </w:rPr>
        <w:t xml:space="preserve">, </w:t>
      </w:r>
      <w:r w:rsidR="00D73918" w:rsidRPr="00D73918">
        <w:rPr>
          <w:i/>
          <w:noProof/>
        </w:rPr>
        <w:t>110</w:t>
      </w:r>
      <w:r w:rsidR="00D73918" w:rsidRPr="00D73918">
        <w:rPr>
          <w:noProof/>
        </w:rPr>
        <w:t>, 1, doi:10.2134/agronj2017.02.0112.</w:t>
      </w:r>
    </w:p>
    <w:p w14:paraId="79982F21" w14:textId="77777777" w:rsidR="00D73918" w:rsidRPr="00D73918" w:rsidRDefault="00D73918" w:rsidP="00104F49">
      <w:pPr>
        <w:pStyle w:val="MDPI71References"/>
        <w:rPr>
          <w:noProof/>
        </w:rPr>
      </w:pPr>
      <w:r w:rsidRPr="00D73918">
        <w:rPr>
          <w:noProof/>
        </w:rPr>
        <w:t xml:space="preserve">Lemaire, G.; Sinclair, T.; Sadras, V.; Bélanger, G. Allometric approach to crop nutrition and implications for crop diagnosis and phenotyping. A review. </w:t>
      </w:r>
      <w:r w:rsidRPr="00D73918">
        <w:rPr>
          <w:i/>
          <w:noProof/>
        </w:rPr>
        <w:t xml:space="preserve">Agron. Sustain. Dev. </w:t>
      </w:r>
      <w:r w:rsidRPr="00D73918">
        <w:rPr>
          <w:b/>
          <w:noProof/>
        </w:rPr>
        <w:t>2019</w:t>
      </w:r>
      <w:r w:rsidRPr="00D73918">
        <w:rPr>
          <w:noProof/>
        </w:rPr>
        <w:t xml:space="preserve">, </w:t>
      </w:r>
      <w:r w:rsidRPr="00D73918">
        <w:rPr>
          <w:i/>
          <w:noProof/>
        </w:rPr>
        <w:t>39</w:t>
      </w:r>
      <w:r w:rsidRPr="00D73918">
        <w:rPr>
          <w:noProof/>
        </w:rPr>
        <w:t>, doi:10.1007/s13593-019-0570-6.</w:t>
      </w:r>
    </w:p>
    <w:p w14:paraId="68311398" w14:textId="77777777" w:rsidR="00D73918" w:rsidRPr="00D73918" w:rsidRDefault="00D73918" w:rsidP="00104F49">
      <w:pPr>
        <w:pStyle w:val="MDPI71References"/>
        <w:rPr>
          <w:noProof/>
        </w:rPr>
      </w:pPr>
      <w:r w:rsidRPr="00D73918">
        <w:rPr>
          <w:noProof/>
        </w:rPr>
        <w:t xml:space="preserve">Houlès, V.; Guérif, M.; Mary, B. Elaboration of a nitrogen nutrition indicator for winter wheat based on leaf area index and chlorophyll content for making nitrogen recommendations. </w:t>
      </w:r>
      <w:r w:rsidRPr="00D73918">
        <w:rPr>
          <w:i/>
          <w:noProof/>
        </w:rPr>
        <w:t xml:space="preserve">Eur. J. Agron. </w:t>
      </w:r>
      <w:r w:rsidRPr="00D73918">
        <w:rPr>
          <w:b/>
          <w:noProof/>
        </w:rPr>
        <w:t>2007</w:t>
      </w:r>
      <w:r w:rsidRPr="00D73918">
        <w:rPr>
          <w:noProof/>
        </w:rPr>
        <w:t xml:space="preserve">, </w:t>
      </w:r>
      <w:r w:rsidRPr="00D73918">
        <w:rPr>
          <w:i/>
          <w:noProof/>
        </w:rPr>
        <w:t>27</w:t>
      </w:r>
      <w:r w:rsidRPr="00D73918">
        <w:rPr>
          <w:noProof/>
        </w:rPr>
        <w:t>, 1-11, doi:10.1016/j.eja.2006.10.001.</w:t>
      </w:r>
    </w:p>
    <w:p w14:paraId="7A105B1D" w14:textId="77777777" w:rsidR="00D73918" w:rsidRPr="00D73918" w:rsidRDefault="00D73918" w:rsidP="00104F49">
      <w:pPr>
        <w:pStyle w:val="MDPI71References"/>
        <w:rPr>
          <w:noProof/>
        </w:rPr>
      </w:pPr>
      <w:r w:rsidRPr="00D73918">
        <w:rPr>
          <w:noProof/>
        </w:rPr>
        <w:t xml:space="preserve">Morier, T.; Cambouris, A.N.; Chokmani, K. In-Season Nitrogen Status Assessment and Yield Estimation Using Hyperspectral Vegetation Indices in a Potato Crop. </w:t>
      </w:r>
      <w:r w:rsidRPr="00D73918">
        <w:rPr>
          <w:i/>
          <w:noProof/>
        </w:rPr>
        <w:t xml:space="preserve">Agron. J. </w:t>
      </w:r>
      <w:r w:rsidRPr="00D73918">
        <w:rPr>
          <w:b/>
          <w:noProof/>
        </w:rPr>
        <w:t>2015</w:t>
      </w:r>
      <w:r w:rsidRPr="00D73918">
        <w:rPr>
          <w:noProof/>
        </w:rPr>
        <w:t xml:space="preserve">, </w:t>
      </w:r>
      <w:r w:rsidRPr="00D73918">
        <w:rPr>
          <w:i/>
          <w:noProof/>
        </w:rPr>
        <w:t>107</w:t>
      </w:r>
      <w:r w:rsidRPr="00D73918">
        <w:rPr>
          <w:noProof/>
        </w:rPr>
        <w:t>, 1295-1309, doi:10.2134/agronj14.0402.</w:t>
      </w:r>
    </w:p>
    <w:p w14:paraId="1AC0796D" w14:textId="77777777" w:rsidR="00D73918" w:rsidRPr="00D73918" w:rsidRDefault="00D73918" w:rsidP="00104F49">
      <w:pPr>
        <w:pStyle w:val="MDPI71References"/>
        <w:rPr>
          <w:noProof/>
        </w:rPr>
      </w:pPr>
      <w:r w:rsidRPr="00D73918">
        <w:rPr>
          <w:noProof/>
        </w:rPr>
        <w:t xml:space="preserve">Sadras, V.O.; Lemaire, G. Quantifying crop nitrogen status for comparisons of agronomic practices and genotypes. </w:t>
      </w:r>
      <w:r w:rsidRPr="00D73918">
        <w:rPr>
          <w:i/>
          <w:noProof/>
        </w:rPr>
        <w:t xml:space="preserve">Field Crops Res. </w:t>
      </w:r>
      <w:r w:rsidRPr="00D73918">
        <w:rPr>
          <w:b/>
          <w:noProof/>
        </w:rPr>
        <w:t>2014</w:t>
      </w:r>
      <w:r w:rsidRPr="00D73918">
        <w:rPr>
          <w:noProof/>
        </w:rPr>
        <w:t xml:space="preserve">, </w:t>
      </w:r>
      <w:r w:rsidRPr="00D73918">
        <w:rPr>
          <w:i/>
          <w:noProof/>
        </w:rPr>
        <w:t>164</w:t>
      </w:r>
      <w:r w:rsidRPr="00D73918">
        <w:rPr>
          <w:noProof/>
        </w:rPr>
        <w:t>, 54-64, doi:10.1016/j.fcr.2014.05.006.</w:t>
      </w:r>
    </w:p>
    <w:p w14:paraId="17CA852B" w14:textId="77777777" w:rsidR="00D73918" w:rsidRPr="00D73918" w:rsidRDefault="00D73918" w:rsidP="00104F49">
      <w:pPr>
        <w:pStyle w:val="MDPI71References"/>
        <w:rPr>
          <w:noProof/>
        </w:rPr>
      </w:pPr>
      <w:r w:rsidRPr="00D73918">
        <w:rPr>
          <w:noProof/>
        </w:rPr>
        <w:t xml:space="preserve">Gastal, F.; Lemaire, G.; Durand, J.-L.; Louarn, G. Quantifying crop responses to nitrogen and avenues to improve nitrogen-use efficiency. In </w:t>
      </w:r>
      <w:r w:rsidRPr="00D73918">
        <w:rPr>
          <w:i/>
          <w:noProof/>
        </w:rPr>
        <w:t>Crop Physiology</w:t>
      </w:r>
      <w:r w:rsidRPr="00D73918">
        <w:rPr>
          <w:noProof/>
        </w:rPr>
        <w:t>, Second ed.; 2015; pp. 161-206.</w:t>
      </w:r>
    </w:p>
    <w:p w14:paraId="53F2AC56" w14:textId="77777777" w:rsidR="00D73918" w:rsidRPr="00D73918" w:rsidRDefault="00D73918" w:rsidP="00104F49">
      <w:pPr>
        <w:pStyle w:val="MDPI71References"/>
        <w:rPr>
          <w:noProof/>
        </w:rPr>
      </w:pPr>
      <w:r w:rsidRPr="00D73918">
        <w:rPr>
          <w:noProof/>
        </w:rPr>
        <w:t xml:space="preserve">Greenwood, D.J.; Lemaire, G.; Gosse, G.; Cruz, P.; Draycott, A.; Neeteson, J.J. Decline in Percentage N of C3 and C4 Crops with Increasing Plant Mass. </w:t>
      </w:r>
      <w:r w:rsidRPr="00D73918">
        <w:rPr>
          <w:i/>
          <w:noProof/>
        </w:rPr>
        <w:t xml:space="preserve">Ann. Bot. </w:t>
      </w:r>
      <w:r w:rsidRPr="00D73918">
        <w:rPr>
          <w:b/>
          <w:noProof/>
        </w:rPr>
        <w:t>1990</w:t>
      </w:r>
      <w:r w:rsidRPr="00D73918">
        <w:rPr>
          <w:noProof/>
        </w:rPr>
        <w:t xml:space="preserve">, </w:t>
      </w:r>
      <w:r w:rsidRPr="00D73918">
        <w:rPr>
          <w:i/>
          <w:noProof/>
        </w:rPr>
        <w:t>66</w:t>
      </w:r>
      <w:r w:rsidRPr="00D73918">
        <w:rPr>
          <w:noProof/>
        </w:rPr>
        <w:t>, 425-436, doi:10.1093/oxfordjournals.aob.a088044.</w:t>
      </w:r>
    </w:p>
    <w:p w14:paraId="2D4FDD0B" w14:textId="77777777" w:rsidR="00D73918" w:rsidRPr="00D73918" w:rsidRDefault="00D73918" w:rsidP="00104F49">
      <w:pPr>
        <w:pStyle w:val="MDPI71References"/>
        <w:rPr>
          <w:noProof/>
        </w:rPr>
      </w:pPr>
      <w:r w:rsidRPr="00D73918">
        <w:rPr>
          <w:noProof/>
        </w:rPr>
        <w:t xml:space="preserve">Justes, E.; Mary, B.; Meynard, J.-M.; Machet, J.-M.; Thelier-Huche, L. Determination of a Critical Nitrogen Dilution Curve for Winter Wheat Crops. </w:t>
      </w:r>
      <w:r w:rsidRPr="00D73918">
        <w:rPr>
          <w:i/>
          <w:noProof/>
        </w:rPr>
        <w:t xml:space="preserve">Ann. Bot. </w:t>
      </w:r>
      <w:r w:rsidRPr="00D73918">
        <w:rPr>
          <w:b/>
          <w:noProof/>
        </w:rPr>
        <w:t>1994</w:t>
      </w:r>
      <w:r w:rsidRPr="00D73918">
        <w:rPr>
          <w:noProof/>
        </w:rPr>
        <w:t xml:space="preserve">, </w:t>
      </w:r>
      <w:r w:rsidRPr="00D73918">
        <w:rPr>
          <w:i/>
          <w:noProof/>
        </w:rPr>
        <w:t>74</w:t>
      </w:r>
      <w:r w:rsidRPr="00D73918">
        <w:rPr>
          <w:noProof/>
        </w:rPr>
        <w:t>, 397-407, doi:10.1006/anbo.1994.1133.</w:t>
      </w:r>
    </w:p>
    <w:p w14:paraId="24A7A189" w14:textId="77777777" w:rsidR="00D73918" w:rsidRPr="00D73918" w:rsidRDefault="00D73918" w:rsidP="00104F49">
      <w:pPr>
        <w:pStyle w:val="MDPI71References"/>
        <w:rPr>
          <w:noProof/>
        </w:rPr>
      </w:pPr>
      <w:r w:rsidRPr="00D73918">
        <w:rPr>
          <w:noProof/>
        </w:rPr>
        <w:t xml:space="preserve">Lemaire, G.; Gastal, F. N Uptake and Distribution in Plant Canopies. In </w:t>
      </w:r>
      <w:r w:rsidRPr="00D73918">
        <w:rPr>
          <w:i/>
          <w:noProof/>
        </w:rPr>
        <w:t>Diagnosis of the Nitrogen Status in Crops</w:t>
      </w:r>
      <w:r w:rsidRPr="00D73918">
        <w:rPr>
          <w:noProof/>
        </w:rPr>
        <w:t>, Lemaire, G., Ed.; Springer: Berlin, 1997; pp. 3-43.</w:t>
      </w:r>
    </w:p>
    <w:p w14:paraId="52BD165A" w14:textId="77777777" w:rsidR="00D73918" w:rsidRPr="00D73918" w:rsidRDefault="00D73918" w:rsidP="00104F49">
      <w:pPr>
        <w:pStyle w:val="MDPI71References"/>
        <w:rPr>
          <w:noProof/>
        </w:rPr>
      </w:pPr>
      <w:r w:rsidRPr="00D73918">
        <w:rPr>
          <w:noProof/>
        </w:rPr>
        <w:t xml:space="preserve">Plénet, D.; Lemaire, G. Relationships between dynamics of nitrogen uptake and dry matter accumulation in maize crops. Determination of critical N concentration. </w:t>
      </w:r>
      <w:r w:rsidRPr="00D73918">
        <w:rPr>
          <w:i/>
          <w:noProof/>
        </w:rPr>
        <w:t xml:space="preserve">Plant Soil </w:t>
      </w:r>
      <w:r w:rsidRPr="00D73918">
        <w:rPr>
          <w:b/>
          <w:noProof/>
        </w:rPr>
        <w:t>2000</w:t>
      </w:r>
      <w:r w:rsidRPr="00D73918">
        <w:rPr>
          <w:noProof/>
        </w:rPr>
        <w:t xml:space="preserve">, </w:t>
      </w:r>
      <w:r w:rsidRPr="00D73918">
        <w:rPr>
          <w:i/>
          <w:noProof/>
        </w:rPr>
        <w:t>216</w:t>
      </w:r>
      <w:r w:rsidRPr="00D73918">
        <w:rPr>
          <w:noProof/>
        </w:rPr>
        <w:t>, 65-82, doi:10.1023/a:1004783431055.</w:t>
      </w:r>
    </w:p>
    <w:p w14:paraId="12766D65" w14:textId="77777777" w:rsidR="00D73918" w:rsidRPr="00D73918" w:rsidRDefault="00D73918" w:rsidP="00104F49">
      <w:pPr>
        <w:pStyle w:val="MDPI71References"/>
        <w:rPr>
          <w:noProof/>
        </w:rPr>
      </w:pPr>
      <w:r w:rsidRPr="00D73918">
        <w:rPr>
          <w:noProof/>
        </w:rPr>
        <w:t xml:space="preserve">Duchenne, T.; Machet, J.M.; Martin, M. Potatoes. In </w:t>
      </w:r>
      <w:r w:rsidRPr="00D73918">
        <w:rPr>
          <w:i/>
          <w:noProof/>
        </w:rPr>
        <w:t>Diagonsis of the Nitrogen Status in Crops</w:t>
      </w:r>
      <w:r w:rsidRPr="00D73918">
        <w:rPr>
          <w:noProof/>
        </w:rPr>
        <w:t>, Lemaire, G., Ed.; Springer: Berlin, 1997; pp. 119-130.</w:t>
      </w:r>
    </w:p>
    <w:p w14:paraId="4E660B5A" w14:textId="77777777" w:rsidR="00D73918" w:rsidRPr="00D73918" w:rsidRDefault="00D73918" w:rsidP="00104F49">
      <w:pPr>
        <w:pStyle w:val="MDPI71References"/>
        <w:rPr>
          <w:noProof/>
        </w:rPr>
      </w:pPr>
      <w:r w:rsidRPr="00D73918">
        <w:rPr>
          <w:noProof/>
        </w:rPr>
        <w:t xml:space="preserve">Greenwood, D.J.; Neeteson, J.J.; Draycott, A. Quantitative relationships for the dependence of growth rate of arable crops on their nitrogen content, dry weight and aerial environment. </w:t>
      </w:r>
      <w:r w:rsidRPr="00D73918">
        <w:rPr>
          <w:i/>
          <w:noProof/>
        </w:rPr>
        <w:t xml:space="preserve">Plant Soil </w:t>
      </w:r>
      <w:r w:rsidRPr="00D73918">
        <w:rPr>
          <w:b/>
          <w:noProof/>
        </w:rPr>
        <w:t>1986</w:t>
      </w:r>
      <w:r w:rsidRPr="00D73918">
        <w:rPr>
          <w:noProof/>
        </w:rPr>
        <w:t xml:space="preserve">, </w:t>
      </w:r>
      <w:r w:rsidRPr="00D73918">
        <w:rPr>
          <w:i/>
          <w:noProof/>
        </w:rPr>
        <w:t>91</w:t>
      </w:r>
      <w:r w:rsidRPr="00D73918">
        <w:rPr>
          <w:noProof/>
        </w:rPr>
        <w:t>, 281-301, doi:10.1007/BF02198111.</w:t>
      </w:r>
    </w:p>
    <w:p w14:paraId="7435EBA4" w14:textId="77777777" w:rsidR="00D73918" w:rsidRPr="00D73918" w:rsidRDefault="00D73918" w:rsidP="00104F49">
      <w:pPr>
        <w:pStyle w:val="MDPI71References"/>
        <w:rPr>
          <w:noProof/>
        </w:rPr>
      </w:pPr>
      <w:r w:rsidRPr="00D73918">
        <w:rPr>
          <w:noProof/>
        </w:rPr>
        <w:t xml:space="preserve">Herrmann, A.; Taube, F. The Range of the Critical Nitrogen Dilution Curve for Maize (Zea mays L.) Can Be Extended Until Silage Maturity. </w:t>
      </w:r>
      <w:r w:rsidRPr="00D73918">
        <w:rPr>
          <w:i/>
          <w:noProof/>
        </w:rPr>
        <w:t xml:space="preserve">Agron. J. </w:t>
      </w:r>
      <w:r w:rsidRPr="00D73918">
        <w:rPr>
          <w:b/>
          <w:noProof/>
        </w:rPr>
        <w:t>2004</w:t>
      </w:r>
      <w:r w:rsidRPr="00D73918">
        <w:rPr>
          <w:noProof/>
        </w:rPr>
        <w:t xml:space="preserve">, </w:t>
      </w:r>
      <w:r w:rsidRPr="00D73918">
        <w:rPr>
          <w:i/>
          <w:noProof/>
        </w:rPr>
        <w:t>96</w:t>
      </w:r>
      <w:r w:rsidRPr="00D73918">
        <w:rPr>
          <w:noProof/>
        </w:rPr>
        <w:t>, 1131-1138, doi:10.2134/agronj2004.1131.</w:t>
      </w:r>
    </w:p>
    <w:p w14:paraId="54425E78" w14:textId="77777777" w:rsidR="00D73918" w:rsidRPr="00D73918" w:rsidRDefault="00D73918" w:rsidP="00104F49">
      <w:pPr>
        <w:pStyle w:val="MDPI71References"/>
        <w:rPr>
          <w:noProof/>
        </w:rPr>
      </w:pPr>
      <w:r w:rsidRPr="00D73918">
        <w:rPr>
          <w:noProof/>
        </w:rPr>
        <w:t xml:space="preserve">Ben Abdallah, F.; Olivier, M.; Goffart, J.P.; Minet, O. Establishing the Nitrogen Dilution Curve for Potato Cultivar Bintje in Belgium. </w:t>
      </w:r>
      <w:r w:rsidRPr="00D73918">
        <w:rPr>
          <w:i/>
          <w:noProof/>
        </w:rPr>
        <w:t xml:space="preserve">Potato Res. </w:t>
      </w:r>
      <w:r w:rsidRPr="00D73918">
        <w:rPr>
          <w:b/>
          <w:noProof/>
        </w:rPr>
        <w:t>2016</w:t>
      </w:r>
      <w:r w:rsidRPr="00D73918">
        <w:rPr>
          <w:noProof/>
        </w:rPr>
        <w:t xml:space="preserve">, </w:t>
      </w:r>
      <w:r w:rsidRPr="00D73918">
        <w:rPr>
          <w:i/>
          <w:noProof/>
        </w:rPr>
        <w:t>59</w:t>
      </w:r>
      <w:r w:rsidRPr="00D73918">
        <w:rPr>
          <w:noProof/>
        </w:rPr>
        <w:t>, 241-258, doi:10.1007/s11540-016-9331-y.</w:t>
      </w:r>
    </w:p>
    <w:p w14:paraId="249DA1E0" w14:textId="77777777" w:rsidR="00D73918" w:rsidRPr="00D73918" w:rsidRDefault="00D73918" w:rsidP="00104F49">
      <w:pPr>
        <w:pStyle w:val="MDPI71References"/>
        <w:rPr>
          <w:noProof/>
        </w:rPr>
      </w:pPr>
      <w:r w:rsidRPr="00D73918">
        <w:rPr>
          <w:noProof/>
        </w:rPr>
        <w:t xml:space="preserve">Bélanger, G.; Walsh, J.R.; Richards, J.E.; Milburn, P.H.; Ziadi, N. Critical Nitrogen Curve and Nitrogen Nutrition Index for Potato in Eastern Canada. </w:t>
      </w:r>
      <w:r w:rsidRPr="00D73918">
        <w:rPr>
          <w:i/>
          <w:noProof/>
        </w:rPr>
        <w:t xml:space="preserve">Am. J. Potato Res. </w:t>
      </w:r>
      <w:r w:rsidRPr="00D73918">
        <w:rPr>
          <w:b/>
          <w:noProof/>
        </w:rPr>
        <w:t>2001</w:t>
      </w:r>
      <w:r w:rsidRPr="00D73918">
        <w:rPr>
          <w:noProof/>
        </w:rPr>
        <w:t xml:space="preserve">, </w:t>
      </w:r>
      <w:r w:rsidRPr="00D73918">
        <w:rPr>
          <w:i/>
          <w:noProof/>
        </w:rPr>
        <w:t>78</w:t>
      </w:r>
      <w:r w:rsidRPr="00D73918">
        <w:rPr>
          <w:noProof/>
        </w:rPr>
        <w:t>, 355-364, doi:10.1007/BF02884344.</w:t>
      </w:r>
    </w:p>
    <w:p w14:paraId="1A202D37" w14:textId="77777777" w:rsidR="00D73918" w:rsidRPr="00D73918" w:rsidRDefault="00D73918" w:rsidP="00104F49">
      <w:pPr>
        <w:pStyle w:val="MDPI71References"/>
        <w:rPr>
          <w:noProof/>
        </w:rPr>
      </w:pPr>
      <w:r w:rsidRPr="00D73918">
        <w:rPr>
          <w:noProof/>
        </w:rPr>
        <w:t xml:space="preserve">Giletto, C.M.; Echeverría, H.E. Critical Nitrogen Dilution Curve in Processing Potato Cultivars. </w:t>
      </w:r>
      <w:r w:rsidRPr="00D73918">
        <w:rPr>
          <w:i/>
          <w:noProof/>
        </w:rPr>
        <w:t xml:space="preserve">Am. J. Plant Sci. </w:t>
      </w:r>
      <w:r w:rsidRPr="00D73918">
        <w:rPr>
          <w:b/>
          <w:noProof/>
        </w:rPr>
        <w:t>2015</w:t>
      </w:r>
      <w:r w:rsidRPr="00D73918">
        <w:rPr>
          <w:noProof/>
        </w:rPr>
        <w:t xml:space="preserve">, </w:t>
      </w:r>
      <w:r w:rsidRPr="00D73918">
        <w:rPr>
          <w:i/>
          <w:noProof/>
        </w:rPr>
        <w:t>06</w:t>
      </w:r>
      <w:r w:rsidRPr="00D73918">
        <w:rPr>
          <w:noProof/>
        </w:rPr>
        <w:t>, 3144-3156, doi:10.4236/ajps.2015.619306.</w:t>
      </w:r>
    </w:p>
    <w:p w14:paraId="591DA98D" w14:textId="77777777" w:rsidR="00D73918" w:rsidRPr="00D73918" w:rsidRDefault="00D73918" w:rsidP="00104F49">
      <w:pPr>
        <w:pStyle w:val="MDPI71References"/>
        <w:rPr>
          <w:noProof/>
        </w:rPr>
      </w:pPr>
      <w:r w:rsidRPr="00D73918">
        <w:rPr>
          <w:noProof/>
        </w:rPr>
        <w:t xml:space="preserve">Giletto, C.M.; Reussi Calvo, N.I.; Sandaña, P.; Echeverría, H.E.; Bélanger, G. Shoot- and tuber-based critical nitrogen dilution curves for the prediction of the N status in potato. </w:t>
      </w:r>
      <w:r w:rsidRPr="00D73918">
        <w:rPr>
          <w:i/>
          <w:noProof/>
        </w:rPr>
        <w:t xml:space="preserve">Eur. J. Agron. </w:t>
      </w:r>
      <w:r w:rsidRPr="00D73918">
        <w:rPr>
          <w:b/>
          <w:noProof/>
        </w:rPr>
        <w:t>2020</w:t>
      </w:r>
      <w:r w:rsidRPr="00D73918">
        <w:rPr>
          <w:noProof/>
        </w:rPr>
        <w:t xml:space="preserve">, </w:t>
      </w:r>
      <w:r w:rsidRPr="00D73918">
        <w:rPr>
          <w:i/>
          <w:noProof/>
        </w:rPr>
        <w:t>119</w:t>
      </w:r>
      <w:r w:rsidRPr="00D73918">
        <w:rPr>
          <w:noProof/>
        </w:rPr>
        <w:t>, doi:10.1016/j.eja.2020.126114.</w:t>
      </w:r>
    </w:p>
    <w:p w14:paraId="7619FE98" w14:textId="77777777" w:rsidR="00D73918" w:rsidRPr="00D73918" w:rsidRDefault="00D73918" w:rsidP="00104F49">
      <w:pPr>
        <w:pStyle w:val="MDPI71References"/>
        <w:rPr>
          <w:noProof/>
        </w:rPr>
      </w:pPr>
      <w:r w:rsidRPr="00D73918">
        <w:rPr>
          <w:noProof/>
        </w:rPr>
        <w:t xml:space="preserve">Lemaire, G.; Ciampitti, I. Crop Mass and N Status as Prerequisite Covariables for Unraveling Nitrogen Use Efficiency across Genotype-by-Environment-by-Management Scenarios: A Review. </w:t>
      </w:r>
      <w:r w:rsidRPr="00D73918">
        <w:rPr>
          <w:i/>
          <w:noProof/>
        </w:rPr>
        <w:t xml:space="preserve">Plants </w:t>
      </w:r>
      <w:r w:rsidRPr="00D73918">
        <w:rPr>
          <w:b/>
          <w:noProof/>
        </w:rPr>
        <w:t>2020</w:t>
      </w:r>
      <w:r w:rsidRPr="00D73918">
        <w:rPr>
          <w:noProof/>
        </w:rPr>
        <w:t xml:space="preserve">, </w:t>
      </w:r>
      <w:r w:rsidRPr="00D73918">
        <w:rPr>
          <w:i/>
          <w:noProof/>
        </w:rPr>
        <w:t>9</w:t>
      </w:r>
      <w:r w:rsidRPr="00D73918">
        <w:rPr>
          <w:noProof/>
        </w:rPr>
        <w:t>, doi:10.3390/plants9101309.</w:t>
      </w:r>
    </w:p>
    <w:p w14:paraId="171EA636" w14:textId="77777777" w:rsidR="00D73918" w:rsidRPr="00D73918" w:rsidRDefault="00D73918" w:rsidP="00104F49">
      <w:pPr>
        <w:pStyle w:val="MDPI71References"/>
        <w:rPr>
          <w:noProof/>
        </w:rPr>
      </w:pPr>
      <w:r w:rsidRPr="00D73918">
        <w:rPr>
          <w:noProof/>
        </w:rPr>
        <w:t xml:space="preserve">Makowski, D.; Zhao, B.; Ata-Ul-Karim, S.T.; Lemaire, G. Analyzing uncertainty in critical nitrogen dilution curves. </w:t>
      </w:r>
      <w:r w:rsidRPr="00D73918">
        <w:rPr>
          <w:i/>
          <w:noProof/>
        </w:rPr>
        <w:t xml:space="preserve">Eur. J. Agron. </w:t>
      </w:r>
      <w:r w:rsidRPr="00D73918">
        <w:rPr>
          <w:b/>
          <w:noProof/>
        </w:rPr>
        <w:t>2020</w:t>
      </w:r>
      <w:r w:rsidRPr="00D73918">
        <w:rPr>
          <w:noProof/>
        </w:rPr>
        <w:t xml:space="preserve">, </w:t>
      </w:r>
      <w:r w:rsidRPr="00D73918">
        <w:rPr>
          <w:i/>
          <w:noProof/>
        </w:rPr>
        <w:t>118</w:t>
      </w:r>
      <w:r w:rsidRPr="00D73918">
        <w:rPr>
          <w:noProof/>
        </w:rPr>
        <w:t>, doi:10.1016/j.eja.2020.126076.</w:t>
      </w:r>
    </w:p>
    <w:p w14:paraId="685686AF" w14:textId="77777777" w:rsidR="00D73918" w:rsidRPr="00D73918" w:rsidRDefault="00D73918" w:rsidP="00104F49">
      <w:pPr>
        <w:pStyle w:val="MDPI71References"/>
        <w:rPr>
          <w:noProof/>
        </w:rPr>
      </w:pPr>
      <w:r w:rsidRPr="00D73918">
        <w:rPr>
          <w:noProof/>
        </w:rPr>
        <w:t xml:space="preserve">Ciampitti, I.A.; Fernandez, J.; Tamagno, S.; Zhao, B.; Lemaire, G.; Makowski, D. Does the critical N dilution curve for maize crop vary across genotype x environment x management scenarios? - a Bayesian analysis. </w:t>
      </w:r>
      <w:r w:rsidRPr="00D73918">
        <w:rPr>
          <w:i/>
          <w:noProof/>
        </w:rPr>
        <w:t xml:space="preserve">Eur. J. Agron. </w:t>
      </w:r>
      <w:r w:rsidRPr="00D73918">
        <w:rPr>
          <w:b/>
          <w:noProof/>
        </w:rPr>
        <w:t>2021</w:t>
      </w:r>
      <w:r w:rsidRPr="00D73918">
        <w:rPr>
          <w:noProof/>
        </w:rPr>
        <w:t xml:space="preserve">, </w:t>
      </w:r>
      <w:r w:rsidRPr="00D73918">
        <w:rPr>
          <w:i/>
          <w:noProof/>
        </w:rPr>
        <w:t>123</w:t>
      </w:r>
      <w:r w:rsidRPr="00D73918">
        <w:rPr>
          <w:noProof/>
        </w:rPr>
        <w:t>, 126202, doi:10.1016/j.eja.2020.126202.</w:t>
      </w:r>
    </w:p>
    <w:p w14:paraId="26BF1BE9" w14:textId="77777777" w:rsidR="00D73918" w:rsidRPr="00D73918" w:rsidRDefault="00D73918" w:rsidP="00104F49">
      <w:pPr>
        <w:pStyle w:val="MDPI71References"/>
        <w:rPr>
          <w:noProof/>
        </w:rPr>
      </w:pPr>
      <w:r w:rsidRPr="00D73918">
        <w:rPr>
          <w:noProof/>
        </w:rPr>
        <w:t xml:space="preserve">Yao, B.; Wang, X.; Lemaire, G.; Makowski, D.; Cao, Q.; Liu, X.; Liu, L.; Liu, B.; Zhu, Y.; Cao, W.; et al. Uncertainty analysis of critical nitrogen dilution curves for wheat. </w:t>
      </w:r>
      <w:r w:rsidRPr="00D73918">
        <w:rPr>
          <w:i/>
          <w:noProof/>
        </w:rPr>
        <w:t xml:space="preserve">Eur. J. Agron. </w:t>
      </w:r>
      <w:r w:rsidRPr="00D73918">
        <w:rPr>
          <w:b/>
          <w:noProof/>
        </w:rPr>
        <w:t>2021</w:t>
      </w:r>
      <w:r w:rsidRPr="00D73918">
        <w:rPr>
          <w:noProof/>
        </w:rPr>
        <w:t xml:space="preserve">, </w:t>
      </w:r>
      <w:r w:rsidRPr="00D73918">
        <w:rPr>
          <w:i/>
          <w:noProof/>
        </w:rPr>
        <w:t>128</w:t>
      </w:r>
      <w:r w:rsidRPr="00D73918">
        <w:rPr>
          <w:noProof/>
        </w:rPr>
        <w:t>, 126315, doi:10.1016/j.eja.2021.126315.</w:t>
      </w:r>
    </w:p>
    <w:p w14:paraId="6CD1A428" w14:textId="77777777" w:rsidR="00D73918" w:rsidRPr="00D73918" w:rsidRDefault="00D73918" w:rsidP="00104F49">
      <w:pPr>
        <w:pStyle w:val="MDPI71References"/>
        <w:rPr>
          <w:noProof/>
        </w:rPr>
      </w:pPr>
      <w:r w:rsidRPr="00D73918">
        <w:rPr>
          <w:noProof/>
        </w:rPr>
        <w:t xml:space="preserve">Arguez, A.; Durre, I.; Applequist, S.; Squires, M.; Vose, R.; Yin, X.; Bilotta, R. </w:t>
      </w:r>
      <w:r w:rsidRPr="00D73918">
        <w:rPr>
          <w:i/>
          <w:noProof/>
        </w:rPr>
        <w:t>NOAA's U.S. Climate Normals (1981-2010)</w:t>
      </w:r>
      <w:r w:rsidRPr="00D73918">
        <w:rPr>
          <w:noProof/>
        </w:rPr>
        <w:t>; NOAA National Centers for Environmental Information: 24 November 2017 2010.</w:t>
      </w:r>
    </w:p>
    <w:p w14:paraId="50F61B92" w14:textId="77777777" w:rsidR="00D73918" w:rsidRPr="00D73918" w:rsidRDefault="00D73918" w:rsidP="00104F49">
      <w:pPr>
        <w:pStyle w:val="MDPI71References"/>
        <w:rPr>
          <w:noProof/>
        </w:rPr>
      </w:pPr>
      <w:r w:rsidRPr="00D73918">
        <w:rPr>
          <w:noProof/>
        </w:rPr>
        <w:t xml:space="preserve">Hansen, B.; Giencke, A.G. </w:t>
      </w:r>
      <w:r w:rsidRPr="00D73918">
        <w:rPr>
          <w:i/>
          <w:noProof/>
        </w:rPr>
        <w:t>Sand Plains Research Farm Soil Report</w:t>
      </w:r>
      <w:r w:rsidRPr="00D73918">
        <w:rPr>
          <w:noProof/>
        </w:rPr>
        <w:t>; University of Minnesota: St. Paul, MN, 1988.</w:t>
      </w:r>
    </w:p>
    <w:p w14:paraId="0AA911F5" w14:textId="77777777" w:rsidR="00D73918" w:rsidRPr="00D73918" w:rsidRDefault="00D73918" w:rsidP="00104F49">
      <w:pPr>
        <w:pStyle w:val="MDPI71References"/>
        <w:rPr>
          <w:noProof/>
        </w:rPr>
      </w:pPr>
      <w:r w:rsidRPr="00D73918">
        <w:rPr>
          <w:noProof/>
        </w:rPr>
        <w:t xml:space="preserve">USDA NRCS. </w:t>
      </w:r>
      <w:r w:rsidRPr="00D73918">
        <w:rPr>
          <w:i/>
          <w:noProof/>
        </w:rPr>
        <w:t>Soil Series Classification Database – Hubbard Series</w:t>
      </w:r>
      <w:r w:rsidRPr="00D73918">
        <w:rPr>
          <w:noProof/>
        </w:rPr>
        <w:t>; United States Department of Agriculture: 24 November 2017 2013.</w:t>
      </w:r>
    </w:p>
    <w:p w14:paraId="30C99EFA" w14:textId="77777777" w:rsidR="00D73918" w:rsidRPr="00D73918" w:rsidRDefault="00D73918" w:rsidP="00104F49">
      <w:pPr>
        <w:pStyle w:val="MDPI71References"/>
        <w:rPr>
          <w:noProof/>
        </w:rPr>
      </w:pPr>
      <w:r w:rsidRPr="00D73918">
        <w:rPr>
          <w:noProof/>
        </w:rPr>
        <w:t xml:space="preserve">Egel, D.S. </w:t>
      </w:r>
      <w:r w:rsidRPr="00D73918">
        <w:rPr>
          <w:i/>
          <w:noProof/>
        </w:rPr>
        <w:t>Midwest Vegetable Production Guide for Commercial Growers</w:t>
      </w:r>
      <w:r w:rsidRPr="00D73918">
        <w:rPr>
          <w:noProof/>
        </w:rPr>
        <w:t>; University of Minnesota Extension: 2017.</w:t>
      </w:r>
    </w:p>
    <w:p w14:paraId="25CCE8C9" w14:textId="77777777" w:rsidR="00D73918" w:rsidRPr="00D73918" w:rsidRDefault="00D73918" w:rsidP="00104F49">
      <w:pPr>
        <w:pStyle w:val="MDPI71References"/>
        <w:rPr>
          <w:noProof/>
        </w:rPr>
      </w:pPr>
      <w:r w:rsidRPr="00D73918">
        <w:rPr>
          <w:noProof/>
        </w:rPr>
        <w:t xml:space="preserve">Franzen, D.; Robinson, A.; Rosen, C. </w:t>
      </w:r>
      <w:r w:rsidRPr="00D73918">
        <w:rPr>
          <w:i/>
          <w:noProof/>
        </w:rPr>
        <w:t>Fertilizing Potato in North Dakota</w:t>
      </w:r>
      <w:r w:rsidRPr="00D73918">
        <w:rPr>
          <w:noProof/>
        </w:rPr>
        <w:t>; North Dakota State University: Fargo, ND, 2018.</w:t>
      </w:r>
    </w:p>
    <w:p w14:paraId="65EC9ECD" w14:textId="77777777" w:rsidR="00D73918" w:rsidRPr="00D73918" w:rsidRDefault="00D73918" w:rsidP="00104F49">
      <w:pPr>
        <w:pStyle w:val="MDPI71References"/>
        <w:rPr>
          <w:noProof/>
        </w:rPr>
      </w:pPr>
      <w:r w:rsidRPr="00D73918">
        <w:rPr>
          <w:noProof/>
        </w:rPr>
        <w:t xml:space="preserve">Rosen, C.J. </w:t>
      </w:r>
      <w:r w:rsidRPr="00D73918">
        <w:rPr>
          <w:i/>
          <w:noProof/>
        </w:rPr>
        <w:t>Potato fertilization on irrigated soils</w:t>
      </w:r>
      <w:r w:rsidRPr="00D73918">
        <w:rPr>
          <w:noProof/>
        </w:rPr>
        <w:t>; University of Minnesota Extension: 2018.</w:t>
      </w:r>
    </w:p>
    <w:p w14:paraId="2C12CDCB" w14:textId="77777777" w:rsidR="00D73918" w:rsidRPr="00D73918" w:rsidRDefault="00D73918" w:rsidP="00104F49">
      <w:pPr>
        <w:pStyle w:val="MDPI71References"/>
        <w:rPr>
          <w:noProof/>
        </w:rPr>
      </w:pPr>
      <w:r w:rsidRPr="00D73918">
        <w:rPr>
          <w:noProof/>
        </w:rPr>
        <w:t xml:space="preserve">Steele, D.D.; Scherer, T.F.; Wright, J.; Hopkins, D.G.; Tuscherer, S.R.; Wright, J. Spreadsheet Implementation of Irrigation Scheduling by the Checkbook Method for North Dakota and Minnesota. </w:t>
      </w:r>
      <w:r w:rsidRPr="00D73918">
        <w:rPr>
          <w:i/>
          <w:noProof/>
        </w:rPr>
        <w:t xml:space="preserve">Appl. Eng. Agric. </w:t>
      </w:r>
      <w:r w:rsidRPr="00D73918">
        <w:rPr>
          <w:b/>
          <w:noProof/>
        </w:rPr>
        <w:t>2010</w:t>
      </w:r>
      <w:r w:rsidRPr="00D73918">
        <w:rPr>
          <w:noProof/>
        </w:rPr>
        <w:t xml:space="preserve">, </w:t>
      </w:r>
      <w:r w:rsidRPr="00D73918">
        <w:rPr>
          <w:i/>
          <w:noProof/>
        </w:rPr>
        <w:t>26</w:t>
      </w:r>
      <w:r w:rsidRPr="00D73918">
        <w:rPr>
          <w:noProof/>
        </w:rPr>
        <w:t>, 983-996, doi:10.13031/2013.35914.</w:t>
      </w:r>
    </w:p>
    <w:p w14:paraId="53A00466" w14:textId="77777777" w:rsidR="00D73918" w:rsidRPr="00D73918" w:rsidRDefault="00D73918" w:rsidP="00104F49">
      <w:pPr>
        <w:pStyle w:val="MDPI71References"/>
        <w:rPr>
          <w:noProof/>
        </w:rPr>
      </w:pPr>
      <w:r w:rsidRPr="00D73918">
        <w:rPr>
          <w:noProof/>
        </w:rPr>
        <w:t xml:space="preserve">Wright, J. </w:t>
      </w:r>
      <w:r w:rsidRPr="00D73918">
        <w:rPr>
          <w:i/>
          <w:noProof/>
        </w:rPr>
        <w:t>Irrigation Scheduling Checkbook Method</w:t>
      </w:r>
      <w:r w:rsidRPr="00D73918">
        <w:rPr>
          <w:noProof/>
        </w:rPr>
        <w:t>; University of Minnesota: St. Paul, MN, 2002.</w:t>
      </w:r>
    </w:p>
    <w:p w14:paraId="10C4A222" w14:textId="77777777" w:rsidR="00D73918" w:rsidRPr="00D73918" w:rsidRDefault="00D73918" w:rsidP="00104F49">
      <w:pPr>
        <w:pStyle w:val="MDPI71References"/>
        <w:rPr>
          <w:noProof/>
        </w:rPr>
      </w:pPr>
      <w:r w:rsidRPr="00D73918">
        <w:rPr>
          <w:noProof/>
        </w:rPr>
        <w:t xml:space="preserve">Errebhi, M.; Rosen, C.J.; Gupta, S.C.; Birong, D.E. Potato Yield Response and Nitrate Leaching as Influenced by Nitrogen Management. </w:t>
      </w:r>
      <w:r w:rsidRPr="00D73918">
        <w:rPr>
          <w:i/>
          <w:noProof/>
        </w:rPr>
        <w:t xml:space="preserve">Agron. J. </w:t>
      </w:r>
      <w:r w:rsidRPr="00D73918">
        <w:rPr>
          <w:b/>
          <w:noProof/>
        </w:rPr>
        <w:t>1998</w:t>
      </w:r>
      <w:r w:rsidRPr="00D73918">
        <w:rPr>
          <w:noProof/>
        </w:rPr>
        <w:t xml:space="preserve">, </w:t>
      </w:r>
      <w:r w:rsidRPr="00D73918">
        <w:rPr>
          <w:i/>
          <w:noProof/>
        </w:rPr>
        <w:t>90</w:t>
      </w:r>
      <w:r w:rsidRPr="00D73918">
        <w:rPr>
          <w:noProof/>
        </w:rPr>
        <w:t>, 10-15, doi:10.2134/agronj1998.00021962009000010003x.</w:t>
      </w:r>
    </w:p>
    <w:p w14:paraId="421EDB8E" w14:textId="77777777" w:rsidR="00D73918" w:rsidRPr="00D73918" w:rsidRDefault="00D73918" w:rsidP="00104F49">
      <w:pPr>
        <w:pStyle w:val="MDPI71References"/>
        <w:rPr>
          <w:noProof/>
        </w:rPr>
      </w:pPr>
      <w:r w:rsidRPr="00D73918">
        <w:rPr>
          <w:noProof/>
        </w:rPr>
        <w:lastRenderedPageBreak/>
        <w:t xml:space="preserve">Rosen, C.; Birong, D.; Zumwinkle, M. </w:t>
      </w:r>
      <w:r w:rsidRPr="00D73918">
        <w:rPr>
          <w:i/>
          <w:noProof/>
        </w:rPr>
        <w:t>Nitrogen Fertilization Studies on Irrigated Potatoes: Nitrogen Use, Soil Nitrate Movement, and Petiole Sap Nitrate Analysis for Predicting Nitrogen Needs</w:t>
      </w:r>
      <w:r w:rsidRPr="00D73918">
        <w:rPr>
          <w:noProof/>
        </w:rPr>
        <w:t>; University of Minnesota: St. Paul, MN, 1992; pp. 27–47.</w:t>
      </w:r>
    </w:p>
    <w:p w14:paraId="2956D27F" w14:textId="77777777" w:rsidR="00D73918" w:rsidRPr="00D73918" w:rsidRDefault="00D73918" w:rsidP="00104F49">
      <w:pPr>
        <w:pStyle w:val="MDPI71References"/>
        <w:rPr>
          <w:noProof/>
        </w:rPr>
      </w:pPr>
      <w:r w:rsidRPr="00D73918">
        <w:rPr>
          <w:noProof/>
        </w:rPr>
        <w:t xml:space="preserve">Rosen, C.; Errebhi, M.; Moncrief, J.; Gupta, S.; Cheng, H.H.; Birong, D. </w:t>
      </w:r>
      <w:r w:rsidRPr="00D73918">
        <w:rPr>
          <w:i/>
          <w:noProof/>
        </w:rPr>
        <w:t>Nitrogen Fertilization Studies on Irrigated Potatoes: Nitrogen Use, Soil Nitrate Movement, and Petiole Sap Nitrate Analysis for Predicting Nitrogen Needs</w:t>
      </w:r>
      <w:r w:rsidRPr="00D73918">
        <w:rPr>
          <w:noProof/>
        </w:rPr>
        <w:t>; University of Minnesota: St. Paul, MN, 1993; pp. 14–33.</w:t>
      </w:r>
    </w:p>
    <w:p w14:paraId="7C107C57" w14:textId="77777777" w:rsidR="00D73918" w:rsidRPr="00D73918" w:rsidRDefault="00D73918" w:rsidP="00104F49">
      <w:pPr>
        <w:pStyle w:val="MDPI71References"/>
        <w:rPr>
          <w:noProof/>
        </w:rPr>
      </w:pPr>
      <w:r w:rsidRPr="00D73918">
        <w:rPr>
          <w:noProof/>
        </w:rPr>
        <w:t>Sun, N. Agronomic and Storage Factors Affecting Acrylamide Formation in Processed Potatoes. University of Minnesota, St. Paul, MN, 2017.</w:t>
      </w:r>
    </w:p>
    <w:p w14:paraId="540DFD93" w14:textId="77777777" w:rsidR="00D73918" w:rsidRPr="00D73918" w:rsidRDefault="00D73918" w:rsidP="00104F49">
      <w:pPr>
        <w:pStyle w:val="MDPI71References"/>
        <w:rPr>
          <w:noProof/>
        </w:rPr>
      </w:pPr>
      <w:r w:rsidRPr="00D73918">
        <w:rPr>
          <w:noProof/>
        </w:rPr>
        <w:t xml:space="preserve">Sun, N.; Wang, Y.; Gupta, S.K.; Rosen, C.J. Nitrogen Fertility and Cultivar Effects on Potato Agronomic Properties and Acrylamide-forming Potential. </w:t>
      </w:r>
      <w:r w:rsidRPr="00D73918">
        <w:rPr>
          <w:i/>
          <w:noProof/>
        </w:rPr>
        <w:t xml:space="preserve">Agron. J. </w:t>
      </w:r>
      <w:r w:rsidRPr="00D73918">
        <w:rPr>
          <w:b/>
          <w:noProof/>
        </w:rPr>
        <w:t>2019</w:t>
      </w:r>
      <w:r w:rsidRPr="00D73918">
        <w:rPr>
          <w:noProof/>
        </w:rPr>
        <w:t xml:space="preserve">, </w:t>
      </w:r>
      <w:r w:rsidRPr="00D73918">
        <w:rPr>
          <w:i/>
          <w:noProof/>
        </w:rPr>
        <w:t>111</w:t>
      </w:r>
      <w:r w:rsidRPr="00D73918">
        <w:rPr>
          <w:noProof/>
        </w:rPr>
        <w:t>, 408, doi:10.2134/agronj2018.05.0350.</w:t>
      </w:r>
    </w:p>
    <w:p w14:paraId="10DCB01A" w14:textId="77777777" w:rsidR="00D73918" w:rsidRPr="00D73918" w:rsidRDefault="00D73918" w:rsidP="00104F49">
      <w:pPr>
        <w:pStyle w:val="MDPI71References"/>
        <w:rPr>
          <w:noProof/>
        </w:rPr>
      </w:pPr>
      <w:r w:rsidRPr="00D73918">
        <w:rPr>
          <w:noProof/>
        </w:rPr>
        <w:t xml:space="preserve">Crants, J.; Rosen, C.; McNearney, M.; Sun, L. </w:t>
      </w:r>
      <w:r w:rsidRPr="00D73918">
        <w:rPr>
          <w:i/>
          <w:noProof/>
        </w:rPr>
        <w:t>The Use of Chlorophyll Meters for Nitrogen Management in Potatoes</w:t>
      </w:r>
      <w:r w:rsidRPr="00D73918">
        <w:rPr>
          <w:noProof/>
        </w:rPr>
        <w:t>; Minnesota Area II Potato Research and Promotion Council and Northern Plains Potato Growers Association: Fargo, ND, 2017.</w:t>
      </w:r>
    </w:p>
    <w:p w14:paraId="7E5DB1D8" w14:textId="77777777" w:rsidR="00D73918" w:rsidRPr="00D73918" w:rsidRDefault="00D73918" w:rsidP="00104F49">
      <w:pPr>
        <w:pStyle w:val="MDPI71References"/>
        <w:rPr>
          <w:noProof/>
        </w:rPr>
      </w:pPr>
      <w:r w:rsidRPr="00D73918">
        <w:rPr>
          <w:noProof/>
        </w:rPr>
        <w:t xml:space="preserve">Gupta, S.; Rosen, C.J. </w:t>
      </w:r>
      <w:r w:rsidRPr="00D73918">
        <w:rPr>
          <w:i/>
          <w:noProof/>
        </w:rPr>
        <w:t>Nitrogen fertilization rate and cold-induced sweetening in potato tubers during storage</w:t>
      </w:r>
      <w:r w:rsidRPr="00D73918">
        <w:rPr>
          <w:noProof/>
        </w:rPr>
        <w:t>; Minnesota Area II Potato Research and Promotion Council and Northern Plains Potato Growers Association: Fargo, ND, 2019.</w:t>
      </w:r>
    </w:p>
    <w:p w14:paraId="57F843D4" w14:textId="77777777" w:rsidR="00D73918" w:rsidRPr="00D73918" w:rsidRDefault="00D73918" w:rsidP="00104F49">
      <w:pPr>
        <w:pStyle w:val="MDPI71References"/>
        <w:rPr>
          <w:noProof/>
        </w:rPr>
      </w:pPr>
      <w:r w:rsidRPr="00D73918">
        <w:rPr>
          <w:noProof/>
        </w:rPr>
        <w:t xml:space="preserve">Gupta, S.K.; Crants, J.; McNearney, M.; Rosen, C.J. </w:t>
      </w:r>
      <w:r w:rsidRPr="00D73918">
        <w:rPr>
          <w:i/>
          <w:noProof/>
        </w:rPr>
        <w:t>Evaluation of a Promising Minnesota Clone for N Response, Agronomic Traits &amp; Storage Quality</w:t>
      </w:r>
      <w:r w:rsidRPr="00D73918">
        <w:rPr>
          <w:noProof/>
        </w:rPr>
        <w:t>; Minnesota Area II Potato Research and Promotion Council and Northern Plains Potato Growers Association: Fargo, ND, 2020.</w:t>
      </w:r>
    </w:p>
    <w:p w14:paraId="32C48BC1" w14:textId="77777777" w:rsidR="00D73918" w:rsidRPr="00D73918" w:rsidRDefault="00D73918" w:rsidP="00104F49">
      <w:pPr>
        <w:pStyle w:val="MDPI71References"/>
        <w:rPr>
          <w:noProof/>
        </w:rPr>
      </w:pPr>
      <w:r w:rsidRPr="00D73918">
        <w:rPr>
          <w:noProof/>
        </w:rPr>
        <w:t xml:space="preserve">Bohman, B.; McNearney, M.; Crants, J.; Rosen, C. </w:t>
      </w:r>
      <w:r w:rsidRPr="00D73918">
        <w:rPr>
          <w:i/>
          <w:noProof/>
        </w:rPr>
        <w:t>A Novel Approach to Manage Nitrogen Fertilizer for Potato Production Using Remote Sensing</w:t>
      </w:r>
      <w:r w:rsidRPr="00D73918">
        <w:rPr>
          <w:noProof/>
        </w:rPr>
        <w:t>; Minnesota Area II Potato Research and Promotion Council and Northern Plains Potato Growers Association: Fargo, ND, 2020.</w:t>
      </w:r>
    </w:p>
    <w:p w14:paraId="27258A03" w14:textId="77777777" w:rsidR="00D73918" w:rsidRPr="00D73918" w:rsidRDefault="00D73918" w:rsidP="00104F49">
      <w:pPr>
        <w:pStyle w:val="MDPI71References"/>
        <w:rPr>
          <w:noProof/>
        </w:rPr>
      </w:pPr>
      <w:r w:rsidRPr="00D73918">
        <w:rPr>
          <w:noProof/>
        </w:rPr>
        <w:t xml:space="preserve">Rosen, C.; Crants, J.; Bohman, B.; McNearney, M. </w:t>
      </w:r>
      <w:r w:rsidRPr="00D73918">
        <w:rPr>
          <w:i/>
          <w:noProof/>
        </w:rPr>
        <w:t>Effects of banded versus broadcast application of ESN, turkey manure, and different approaches to measuring plant N status on tuber yield and quality in Russet Burbank potatoes</w:t>
      </w:r>
      <w:r w:rsidRPr="00D73918">
        <w:rPr>
          <w:noProof/>
        </w:rPr>
        <w:t>; Minnesota Area II Potato Research and Promotion Council and Northern Plains Potato Growers Association: Fargo, ND, 2021.</w:t>
      </w:r>
    </w:p>
    <w:p w14:paraId="4EB47425" w14:textId="77777777" w:rsidR="00D73918" w:rsidRPr="00D73918" w:rsidRDefault="00D73918" w:rsidP="00104F49">
      <w:pPr>
        <w:pStyle w:val="MDPI71References"/>
        <w:rPr>
          <w:noProof/>
        </w:rPr>
      </w:pPr>
      <w:r w:rsidRPr="00D73918">
        <w:rPr>
          <w:noProof/>
        </w:rPr>
        <w:t xml:space="preserve">USDA. </w:t>
      </w:r>
      <w:r w:rsidRPr="00D73918">
        <w:rPr>
          <w:i/>
          <w:noProof/>
        </w:rPr>
        <w:t>United States Standards for Grades of Potatoes for Processing</w:t>
      </w:r>
      <w:r w:rsidRPr="00D73918">
        <w:rPr>
          <w:noProof/>
        </w:rPr>
        <w:t>; 1997.</w:t>
      </w:r>
    </w:p>
    <w:p w14:paraId="40BF5F08" w14:textId="77777777" w:rsidR="00D73918" w:rsidRPr="00D73918" w:rsidRDefault="00D73918" w:rsidP="00104F49">
      <w:pPr>
        <w:pStyle w:val="MDPI71References"/>
        <w:rPr>
          <w:noProof/>
        </w:rPr>
      </w:pPr>
      <w:r w:rsidRPr="00D73918">
        <w:rPr>
          <w:noProof/>
        </w:rPr>
        <w:t xml:space="preserve">Horneck, D.A.; Miller, R.O. Determination of total nitrogen in plant tissue. In </w:t>
      </w:r>
      <w:r w:rsidRPr="00D73918">
        <w:rPr>
          <w:i/>
          <w:noProof/>
        </w:rPr>
        <w:t>Handbook of reference methods for plant analysis</w:t>
      </w:r>
      <w:r w:rsidRPr="00D73918">
        <w:rPr>
          <w:noProof/>
        </w:rPr>
        <w:t>, Kalra, Y.P., Ed.; CRC Press: Boston, 1998; pp. 75-84.</w:t>
      </w:r>
    </w:p>
    <w:p w14:paraId="6D02625A" w14:textId="77777777" w:rsidR="00D73918" w:rsidRPr="00D73918" w:rsidRDefault="00D73918" w:rsidP="00104F49">
      <w:pPr>
        <w:pStyle w:val="MDPI71References"/>
        <w:rPr>
          <w:noProof/>
        </w:rPr>
      </w:pPr>
      <w:r w:rsidRPr="00D73918">
        <w:rPr>
          <w:noProof/>
        </w:rPr>
        <w:t xml:space="preserve">Bélanger, G.; Walsh, J.R.; Richards, J.E.; Milburn, P.H.; Ziadi, N. Yield response of two potato culivars to supplemental irrigation and N fertilization in New Brunswick. </w:t>
      </w:r>
      <w:r w:rsidRPr="00D73918">
        <w:rPr>
          <w:i/>
          <w:noProof/>
        </w:rPr>
        <w:t xml:space="preserve">Am. J. Potato Res. </w:t>
      </w:r>
      <w:r w:rsidRPr="00D73918">
        <w:rPr>
          <w:b/>
          <w:noProof/>
        </w:rPr>
        <w:t>2000</w:t>
      </w:r>
      <w:r w:rsidRPr="00D73918">
        <w:rPr>
          <w:noProof/>
        </w:rPr>
        <w:t xml:space="preserve">, </w:t>
      </w:r>
      <w:r w:rsidRPr="00D73918">
        <w:rPr>
          <w:i/>
          <w:noProof/>
        </w:rPr>
        <w:t>77</w:t>
      </w:r>
      <w:r w:rsidRPr="00D73918">
        <w:rPr>
          <w:noProof/>
        </w:rPr>
        <w:t>, 11-21, doi:10.1007/BF02853657.</w:t>
      </w:r>
    </w:p>
    <w:p w14:paraId="26CFE3DE" w14:textId="77777777" w:rsidR="00D73918" w:rsidRPr="00D73918" w:rsidRDefault="00D73918" w:rsidP="00104F49">
      <w:pPr>
        <w:pStyle w:val="MDPI71References"/>
        <w:rPr>
          <w:noProof/>
        </w:rPr>
      </w:pPr>
      <w:r w:rsidRPr="00D73918">
        <w:rPr>
          <w:noProof/>
        </w:rPr>
        <w:t xml:space="preserve">Bélanger, G.; Walsh, J.R.; Richards, J.E.; Milburn, P.H.; Ziadi, N. Tuber growth and biomass partitioning of two potato cultivars grown under different N fertilization rates with and without irrigation. </w:t>
      </w:r>
      <w:r w:rsidRPr="00D73918">
        <w:rPr>
          <w:i/>
          <w:noProof/>
        </w:rPr>
        <w:t xml:space="preserve">Am. J. Potato Res. </w:t>
      </w:r>
      <w:r w:rsidRPr="00D73918">
        <w:rPr>
          <w:b/>
          <w:noProof/>
        </w:rPr>
        <w:t>2001</w:t>
      </w:r>
      <w:r w:rsidRPr="00D73918">
        <w:rPr>
          <w:noProof/>
        </w:rPr>
        <w:t xml:space="preserve">, </w:t>
      </w:r>
      <w:r w:rsidRPr="00D73918">
        <w:rPr>
          <w:i/>
          <w:noProof/>
        </w:rPr>
        <w:t>78</w:t>
      </w:r>
      <w:r w:rsidRPr="00D73918">
        <w:rPr>
          <w:noProof/>
        </w:rPr>
        <w:t>, 109-117, doi:10.1007/BF02874766.</w:t>
      </w:r>
    </w:p>
    <w:p w14:paraId="1ED7EB20" w14:textId="77777777" w:rsidR="00D73918" w:rsidRPr="00D73918" w:rsidRDefault="00D73918" w:rsidP="00104F49">
      <w:pPr>
        <w:pStyle w:val="MDPI71References"/>
        <w:rPr>
          <w:noProof/>
        </w:rPr>
      </w:pPr>
      <w:r w:rsidRPr="00D73918">
        <w:rPr>
          <w:noProof/>
        </w:rPr>
        <w:t xml:space="preserve">R Core Team </w:t>
      </w:r>
      <w:r w:rsidRPr="00D73918">
        <w:rPr>
          <w:i/>
          <w:noProof/>
        </w:rPr>
        <w:t>R: A language and environment for statistical computing.</w:t>
      </w:r>
      <w:r w:rsidRPr="00D73918">
        <w:rPr>
          <w:noProof/>
        </w:rPr>
        <w:t>, R Foundation for Statistical Computing: Vienna, Austria, 2021.</w:t>
      </w:r>
    </w:p>
    <w:p w14:paraId="4FFB8E95" w14:textId="77777777" w:rsidR="00D73918" w:rsidRPr="00D73918" w:rsidRDefault="00D73918" w:rsidP="00104F49">
      <w:pPr>
        <w:pStyle w:val="MDPI71References"/>
        <w:rPr>
          <w:noProof/>
        </w:rPr>
      </w:pPr>
      <w:r w:rsidRPr="00D73918">
        <w:rPr>
          <w:noProof/>
        </w:rPr>
        <w:t xml:space="preserve">Bürkner, P.-C. brms: An R Package for Bayesian Multilevel Models Using Stan. </w:t>
      </w:r>
      <w:r w:rsidRPr="00D73918">
        <w:rPr>
          <w:i/>
          <w:noProof/>
        </w:rPr>
        <w:t xml:space="preserve">J. Stat. Softw. </w:t>
      </w:r>
      <w:r w:rsidRPr="00D73918">
        <w:rPr>
          <w:b/>
          <w:noProof/>
        </w:rPr>
        <w:t>2017</w:t>
      </w:r>
      <w:r w:rsidRPr="00D73918">
        <w:rPr>
          <w:noProof/>
        </w:rPr>
        <w:t xml:space="preserve">, </w:t>
      </w:r>
      <w:r w:rsidRPr="00D73918">
        <w:rPr>
          <w:i/>
          <w:noProof/>
        </w:rPr>
        <w:t>80</w:t>
      </w:r>
      <w:r w:rsidRPr="00D73918">
        <w:rPr>
          <w:noProof/>
        </w:rPr>
        <w:t>, doi:10.18637/jss.v080.i01.</w:t>
      </w:r>
    </w:p>
    <w:p w14:paraId="26E2FF8E" w14:textId="77777777" w:rsidR="00D73918" w:rsidRPr="00D73918" w:rsidRDefault="00D73918" w:rsidP="00104F49">
      <w:pPr>
        <w:pStyle w:val="MDPI71References"/>
        <w:rPr>
          <w:noProof/>
        </w:rPr>
      </w:pPr>
      <w:r w:rsidRPr="00D73918">
        <w:rPr>
          <w:noProof/>
        </w:rPr>
        <w:t xml:space="preserve">Bürkner, P.-C. Advanced Bayesian Multilevel Modeling with the R Package brms. </w:t>
      </w:r>
      <w:r w:rsidRPr="00D73918">
        <w:rPr>
          <w:i/>
          <w:noProof/>
        </w:rPr>
        <w:t xml:space="preserve">R J. </w:t>
      </w:r>
      <w:r w:rsidRPr="00D73918">
        <w:rPr>
          <w:b/>
          <w:noProof/>
        </w:rPr>
        <w:t>2018</w:t>
      </w:r>
      <w:r w:rsidRPr="00D73918">
        <w:rPr>
          <w:noProof/>
        </w:rPr>
        <w:t xml:space="preserve">, </w:t>
      </w:r>
      <w:r w:rsidRPr="00D73918">
        <w:rPr>
          <w:i/>
          <w:noProof/>
        </w:rPr>
        <w:t>10</w:t>
      </w:r>
      <w:r w:rsidRPr="00D73918">
        <w:rPr>
          <w:noProof/>
        </w:rPr>
        <w:t>, 395-411, doi:10.32614/RJ-2018-017.</w:t>
      </w:r>
    </w:p>
    <w:p w14:paraId="3895F4C1" w14:textId="77777777" w:rsidR="00D73918" w:rsidRPr="00D73918" w:rsidRDefault="00D73918" w:rsidP="00104F49">
      <w:pPr>
        <w:pStyle w:val="MDPI71References"/>
        <w:rPr>
          <w:noProof/>
        </w:rPr>
      </w:pPr>
      <w:r w:rsidRPr="00D73918">
        <w:rPr>
          <w:noProof/>
        </w:rPr>
        <w:t xml:space="preserve">Carpenter, B.; Gelman, A.; Hoffman, M.D.; Lee, D.; Goodrich, B.; Betancourt, M.; Brubaker, M.; Guo, J.; Li, P.; Riddell, A. Stan: A Probabilistic Programming Language. </w:t>
      </w:r>
      <w:r w:rsidRPr="00D73918">
        <w:rPr>
          <w:i/>
          <w:noProof/>
        </w:rPr>
        <w:t xml:space="preserve">J. Stat. Softw. </w:t>
      </w:r>
      <w:r w:rsidRPr="00D73918">
        <w:rPr>
          <w:b/>
          <w:noProof/>
        </w:rPr>
        <w:t>2017</w:t>
      </w:r>
      <w:r w:rsidRPr="00D73918">
        <w:rPr>
          <w:noProof/>
        </w:rPr>
        <w:t xml:space="preserve">, </w:t>
      </w:r>
      <w:r w:rsidRPr="00D73918">
        <w:rPr>
          <w:i/>
          <w:noProof/>
        </w:rPr>
        <w:t>76</w:t>
      </w:r>
      <w:r w:rsidRPr="00D73918">
        <w:rPr>
          <w:noProof/>
        </w:rPr>
        <w:t>, doi:10.18637/jss.v076.i01.</w:t>
      </w:r>
    </w:p>
    <w:p w14:paraId="0CD6E06A" w14:textId="77777777" w:rsidR="00D73918" w:rsidRPr="00D73918" w:rsidRDefault="00D73918" w:rsidP="00104F49">
      <w:pPr>
        <w:pStyle w:val="MDPI71References"/>
        <w:rPr>
          <w:noProof/>
        </w:rPr>
      </w:pPr>
      <w:r w:rsidRPr="00D73918">
        <w:rPr>
          <w:noProof/>
        </w:rPr>
        <w:t xml:space="preserve">McElreath, R. </w:t>
      </w:r>
      <w:r w:rsidRPr="00D73918">
        <w:rPr>
          <w:i/>
          <w:noProof/>
        </w:rPr>
        <w:t>Staistical Rethinking: A Bayesian Course with Examples in R and Stan</w:t>
      </w:r>
      <w:r w:rsidRPr="00D73918">
        <w:rPr>
          <w:noProof/>
        </w:rPr>
        <w:t>, 2nd ed.; Chapman and Hall/CRC: Boca Raton, 2020.</w:t>
      </w:r>
    </w:p>
    <w:p w14:paraId="0ADCB551" w14:textId="77777777" w:rsidR="00D73918" w:rsidRPr="00D73918" w:rsidRDefault="00D73918" w:rsidP="00104F49">
      <w:pPr>
        <w:pStyle w:val="MDPI71References"/>
        <w:rPr>
          <w:noProof/>
        </w:rPr>
      </w:pPr>
      <w:r w:rsidRPr="00D73918">
        <w:rPr>
          <w:noProof/>
        </w:rPr>
        <w:t xml:space="preserve">Plummer, M. </w:t>
      </w:r>
      <w:r w:rsidRPr="00D73918">
        <w:rPr>
          <w:i/>
          <w:noProof/>
        </w:rPr>
        <w:t>rjags: Bayesian Graphical Models using MCMC</w:t>
      </w:r>
      <w:r w:rsidRPr="00D73918">
        <w:rPr>
          <w:noProof/>
        </w:rPr>
        <w:t>, 2019.</w:t>
      </w:r>
    </w:p>
    <w:p w14:paraId="28401AF1" w14:textId="77777777" w:rsidR="00D73918" w:rsidRPr="00D73918" w:rsidRDefault="00D73918" w:rsidP="00104F49">
      <w:pPr>
        <w:pStyle w:val="MDPI71References"/>
        <w:rPr>
          <w:noProof/>
        </w:rPr>
      </w:pPr>
      <w:r w:rsidRPr="00D73918">
        <w:rPr>
          <w:noProof/>
        </w:rPr>
        <w:t xml:space="preserve">Plummer, M. </w:t>
      </w:r>
      <w:r w:rsidRPr="00D73918">
        <w:rPr>
          <w:i/>
          <w:noProof/>
        </w:rPr>
        <w:t>JAGS: Just Another Gibs Sampler.</w:t>
      </w:r>
      <w:r w:rsidRPr="00D73918">
        <w:rPr>
          <w:noProof/>
        </w:rPr>
        <w:t>, 2013.</w:t>
      </w:r>
    </w:p>
    <w:p w14:paraId="01B80EF1" w14:textId="77777777" w:rsidR="00D73918" w:rsidRPr="00D73918" w:rsidRDefault="00D73918" w:rsidP="00104F49">
      <w:pPr>
        <w:pStyle w:val="MDPI71References"/>
        <w:rPr>
          <w:noProof/>
        </w:rPr>
      </w:pPr>
      <w:r w:rsidRPr="00D73918">
        <w:rPr>
          <w:noProof/>
        </w:rPr>
        <w:t xml:space="preserve">Schad, D.J.; Betancourt, M.; Vasishth, S. Toward a principled Bayesian workflow in cognitive science. </w:t>
      </w:r>
      <w:r w:rsidRPr="00D73918">
        <w:rPr>
          <w:i/>
          <w:noProof/>
        </w:rPr>
        <w:t xml:space="preserve">Psychol Methods </w:t>
      </w:r>
      <w:r w:rsidRPr="00D73918">
        <w:rPr>
          <w:b/>
          <w:noProof/>
        </w:rPr>
        <w:t>2021</w:t>
      </w:r>
      <w:r w:rsidRPr="00D73918">
        <w:rPr>
          <w:noProof/>
        </w:rPr>
        <w:t xml:space="preserve">, </w:t>
      </w:r>
      <w:r w:rsidRPr="00D73918">
        <w:rPr>
          <w:i/>
          <w:noProof/>
        </w:rPr>
        <w:t>26</w:t>
      </w:r>
      <w:r w:rsidRPr="00D73918">
        <w:rPr>
          <w:noProof/>
        </w:rPr>
        <w:t>, 103-126, doi:10.1037/met0000275.</w:t>
      </w:r>
    </w:p>
    <w:p w14:paraId="66A3607E" w14:textId="77777777" w:rsidR="00D73918" w:rsidRPr="00D73918" w:rsidRDefault="00D73918" w:rsidP="00104F49">
      <w:pPr>
        <w:pStyle w:val="MDPI71References"/>
        <w:rPr>
          <w:noProof/>
        </w:rPr>
      </w:pPr>
      <w:r w:rsidRPr="00D73918">
        <w:rPr>
          <w:noProof/>
        </w:rPr>
        <w:t xml:space="preserve">Ushey, K. </w:t>
      </w:r>
      <w:r w:rsidRPr="00D73918">
        <w:rPr>
          <w:i/>
          <w:noProof/>
        </w:rPr>
        <w:t>renv: Project Environments</w:t>
      </w:r>
      <w:r w:rsidRPr="00D73918">
        <w:rPr>
          <w:noProof/>
        </w:rPr>
        <w:t>, 2021.</w:t>
      </w:r>
    </w:p>
    <w:p w14:paraId="04E2EE87" w14:textId="77777777" w:rsidR="00D73918" w:rsidRPr="00D73918" w:rsidRDefault="00D73918" w:rsidP="00104F49">
      <w:pPr>
        <w:pStyle w:val="MDPI71References"/>
        <w:rPr>
          <w:noProof/>
        </w:rPr>
      </w:pPr>
      <w:r w:rsidRPr="00D73918">
        <w:rPr>
          <w:noProof/>
        </w:rPr>
        <w:t xml:space="preserve">R Core Team </w:t>
      </w:r>
      <w:r w:rsidRPr="00D73918">
        <w:rPr>
          <w:i/>
          <w:noProof/>
        </w:rPr>
        <w:t>"stats": The R Stats Package</w:t>
      </w:r>
      <w:r w:rsidRPr="00D73918">
        <w:rPr>
          <w:noProof/>
        </w:rPr>
        <w:t>, 2021.</w:t>
      </w:r>
    </w:p>
    <w:p w14:paraId="30B5B96A" w14:textId="77777777" w:rsidR="00D73918" w:rsidRPr="00D73918" w:rsidRDefault="00D73918" w:rsidP="00104F49">
      <w:pPr>
        <w:pStyle w:val="MDPI71References"/>
        <w:rPr>
          <w:noProof/>
        </w:rPr>
      </w:pPr>
      <w:r w:rsidRPr="00D73918">
        <w:rPr>
          <w:noProof/>
        </w:rPr>
        <w:t xml:space="preserve">Bohman, B.J.; Rosen, C.J.; Mulla, D.J. Relating nitrogen use efficiency to nitrogen nutrition index for evaluation of agronomic and environmental outcomes in potato. </w:t>
      </w:r>
      <w:r w:rsidRPr="00D73918">
        <w:rPr>
          <w:i/>
          <w:noProof/>
        </w:rPr>
        <w:t xml:space="preserve">Field Crops Res. </w:t>
      </w:r>
      <w:r w:rsidRPr="00D73918">
        <w:rPr>
          <w:b/>
          <w:noProof/>
        </w:rPr>
        <w:t>2021</w:t>
      </w:r>
      <w:r w:rsidRPr="00D73918">
        <w:rPr>
          <w:noProof/>
        </w:rPr>
        <w:t xml:space="preserve">, </w:t>
      </w:r>
      <w:r w:rsidRPr="00D73918">
        <w:rPr>
          <w:i/>
          <w:noProof/>
        </w:rPr>
        <w:t>262</w:t>
      </w:r>
      <w:r w:rsidRPr="00D73918">
        <w:rPr>
          <w:noProof/>
        </w:rPr>
        <w:t>, doi:10.1016/j.fcr.2020.108041.</w:t>
      </w:r>
    </w:p>
    <w:p w14:paraId="28538748" w14:textId="4C032BD7" w:rsidR="006F6195" w:rsidRPr="004A0ED9" w:rsidRDefault="00565FBF" w:rsidP="00104F49">
      <w:pPr>
        <w:pStyle w:val="MDPI71References"/>
        <w:numPr>
          <w:ilvl w:val="0"/>
          <w:numId w:val="0"/>
        </w:numPr>
        <w:ind w:left="425"/>
      </w:pPr>
      <w:r>
        <w:fldChar w:fldCharType="end"/>
      </w:r>
    </w:p>
    <w:sectPr w:rsidR="006F6195" w:rsidRPr="004A0ED9" w:rsidSect="001C0E5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59FA1" w14:textId="77777777" w:rsidR="002227CB" w:rsidRDefault="002227CB">
      <w:r>
        <w:separator/>
      </w:r>
    </w:p>
  </w:endnote>
  <w:endnote w:type="continuationSeparator" w:id="0">
    <w:p w14:paraId="1BAF25D3" w14:textId="77777777" w:rsidR="002227CB" w:rsidRDefault="002227CB">
      <w:r>
        <w:continuationSeparator/>
      </w:r>
    </w:p>
  </w:endnote>
  <w:endnote w:type="continuationNotice" w:id="1">
    <w:p w14:paraId="38400BB7" w14:textId="77777777" w:rsidR="002227CB" w:rsidRDefault="002227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F10AC" w14:textId="77777777" w:rsidR="002227CB" w:rsidRDefault="002227CB">
      <w:r>
        <w:separator/>
      </w:r>
    </w:p>
  </w:footnote>
  <w:footnote w:type="continuationSeparator" w:id="0">
    <w:p w14:paraId="2F19DE2B" w14:textId="77777777" w:rsidR="002227CB" w:rsidRDefault="002227CB">
      <w:r>
        <w:continuationSeparator/>
      </w:r>
    </w:p>
  </w:footnote>
  <w:footnote w:type="continuationNotice" w:id="1">
    <w:p w14:paraId="0283E40C" w14:textId="77777777" w:rsidR="002227CB" w:rsidRDefault="002227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record-ids&gt;&lt;/item&gt;&lt;/Libraries&gt;"/>
  </w:docVars>
  <w:rsids>
    <w:rsidRoot w:val="00E51A12"/>
    <w:rsid w:val="000012B2"/>
    <w:rsid w:val="000039C3"/>
    <w:rsid w:val="00003B64"/>
    <w:rsid w:val="0001090C"/>
    <w:rsid w:val="0001619C"/>
    <w:rsid w:val="00017B1C"/>
    <w:rsid w:val="00020C2C"/>
    <w:rsid w:val="00025C19"/>
    <w:rsid w:val="0002660C"/>
    <w:rsid w:val="00031BF6"/>
    <w:rsid w:val="00032897"/>
    <w:rsid w:val="000343D6"/>
    <w:rsid w:val="0003520A"/>
    <w:rsid w:val="000358A0"/>
    <w:rsid w:val="0003691D"/>
    <w:rsid w:val="00037EAC"/>
    <w:rsid w:val="000405D8"/>
    <w:rsid w:val="00043396"/>
    <w:rsid w:val="000435E1"/>
    <w:rsid w:val="00043CAE"/>
    <w:rsid w:val="00045645"/>
    <w:rsid w:val="000461CF"/>
    <w:rsid w:val="00050C99"/>
    <w:rsid w:val="00053B35"/>
    <w:rsid w:val="00053D9E"/>
    <w:rsid w:val="00053F7D"/>
    <w:rsid w:val="00054F09"/>
    <w:rsid w:val="00061376"/>
    <w:rsid w:val="00066FEA"/>
    <w:rsid w:val="0006745B"/>
    <w:rsid w:val="0007129D"/>
    <w:rsid w:val="00075D50"/>
    <w:rsid w:val="00076AB0"/>
    <w:rsid w:val="00081AA2"/>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C30"/>
    <w:rsid w:val="000C535B"/>
    <w:rsid w:val="000C5A74"/>
    <w:rsid w:val="000C7341"/>
    <w:rsid w:val="000C7F41"/>
    <w:rsid w:val="000D400F"/>
    <w:rsid w:val="000D4358"/>
    <w:rsid w:val="000D5B61"/>
    <w:rsid w:val="000E1875"/>
    <w:rsid w:val="000E2413"/>
    <w:rsid w:val="000E2F6D"/>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41BB8"/>
    <w:rsid w:val="00141FA7"/>
    <w:rsid w:val="001420F7"/>
    <w:rsid w:val="0014305D"/>
    <w:rsid w:val="00147B62"/>
    <w:rsid w:val="0015044B"/>
    <w:rsid w:val="00153141"/>
    <w:rsid w:val="001534C8"/>
    <w:rsid w:val="0015350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27CB"/>
    <w:rsid w:val="00225F78"/>
    <w:rsid w:val="00227698"/>
    <w:rsid w:val="00232380"/>
    <w:rsid w:val="00232828"/>
    <w:rsid w:val="0023282F"/>
    <w:rsid w:val="002331DF"/>
    <w:rsid w:val="00233D85"/>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F1112"/>
    <w:rsid w:val="002F1F43"/>
    <w:rsid w:val="002F7C8A"/>
    <w:rsid w:val="00300564"/>
    <w:rsid w:val="003036F0"/>
    <w:rsid w:val="0030385B"/>
    <w:rsid w:val="00305B9B"/>
    <w:rsid w:val="00305D9F"/>
    <w:rsid w:val="00307EA8"/>
    <w:rsid w:val="00311434"/>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29CE"/>
    <w:rsid w:val="00494EA0"/>
    <w:rsid w:val="004958A4"/>
    <w:rsid w:val="004960C0"/>
    <w:rsid w:val="00496932"/>
    <w:rsid w:val="00497FB2"/>
    <w:rsid w:val="004A0820"/>
    <w:rsid w:val="004A0ED9"/>
    <w:rsid w:val="004A11C2"/>
    <w:rsid w:val="004A1326"/>
    <w:rsid w:val="004B1CFE"/>
    <w:rsid w:val="004B3D2A"/>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5583"/>
    <w:rsid w:val="0050573A"/>
    <w:rsid w:val="00511579"/>
    <w:rsid w:val="00514101"/>
    <w:rsid w:val="00514714"/>
    <w:rsid w:val="00517F86"/>
    <w:rsid w:val="00523690"/>
    <w:rsid w:val="00524EF5"/>
    <w:rsid w:val="00524F9F"/>
    <w:rsid w:val="00526733"/>
    <w:rsid w:val="005275DD"/>
    <w:rsid w:val="00530CB4"/>
    <w:rsid w:val="005342C2"/>
    <w:rsid w:val="005360E8"/>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314CC"/>
    <w:rsid w:val="006317A2"/>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EE1"/>
    <w:rsid w:val="00690847"/>
    <w:rsid w:val="006908C3"/>
    <w:rsid w:val="00691354"/>
    <w:rsid w:val="00692393"/>
    <w:rsid w:val="006925E6"/>
    <w:rsid w:val="00692CD3"/>
    <w:rsid w:val="00692DFD"/>
    <w:rsid w:val="006943C9"/>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4521"/>
    <w:rsid w:val="006D7024"/>
    <w:rsid w:val="006E4C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95B"/>
    <w:rsid w:val="00792798"/>
    <w:rsid w:val="00796E3D"/>
    <w:rsid w:val="0079775D"/>
    <w:rsid w:val="00797F27"/>
    <w:rsid w:val="007A1D3A"/>
    <w:rsid w:val="007A382B"/>
    <w:rsid w:val="007A5D60"/>
    <w:rsid w:val="007A6981"/>
    <w:rsid w:val="007A7B56"/>
    <w:rsid w:val="007A7CAE"/>
    <w:rsid w:val="007B07AE"/>
    <w:rsid w:val="007B17A4"/>
    <w:rsid w:val="007B2AE1"/>
    <w:rsid w:val="007B38B7"/>
    <w:rsid w:val="007B390D"/>
    <w:rsid w:val="007B4B92"/>
    <w:rsid w:val="007B5033"/>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2896"/>
    <w:rsid w:val="0083755A"/>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501F"/>
    <w:rsid w:val="008F6612"/>
    <w:rsid w:val="00902C9A"/>
    <w:rsid w:val="00905FC4"/>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183A"/>
    <w:rsid w:val="009932F5"/>
    <w:rsid w:val="0099785F"/>
    <w:rsid w:val="009A190B"/>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202AF"/>
    <w:rsid w:val="00A21ED3"/>
    <w:rsid w:val="00A224C2"/>
    <w:rsid w:val="00A22EA9"/>
    <w:rsid w:val="00A2317F"/>
    <w:rsid w:val="00A25E70"/>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7B0D"/>
    <w:rsid w:val="00AF0B91"/>
    <w:rsid w:val="00AF19A0"/>
    <w:rsid w:val="00AF1D42"/>
    <w:rsid w:val="00AF2FFB"/>
    <w:rsid w:val="00AF5C12"/>
    <w:rsid w:val="00AF67F7"/>
    <w:rsid w:val="00B03469"/>
    <w:rsid w:val="00B03F74"/>
    <w:rsid w:val="00B068D2"/>
    <w:rsid w:val="00B101D1"/>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341E"/>
    <w:rsid w:val="00BA37EF"/>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10327"/>
    <w:rsid w:val="00C11DFC"/>
    <w:rsid w:val="00C13202"/>
    <w:rsid w:val="00C1487D"/>
    <w:rsid w:val="00C1592F"/>
    <w:rsid w:val="00C16A45"/>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45088"/>
    <w:rsid w:val="00C4546B"/>
    <w:rsid w:val="00C455F3"/>
    <w:rsid w:val="00C53164"/>
    <w:rsid w:val="00C5585E"/>
    <w:rsid w:val="00C63A6A"/>
    <w:rsid w:val="00C6471C"/>
    <w:rsid w:val="00C6555C"/>
    <w:rsid w:val="00C65F3E"/>
    <w:rsid w:val="00C70D9E"/>
    <w:rsid w:val="00C744BB"/>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29EC"/>
    <w:rsid w:val="00D47CAE"/>
    <w:rsid w:val="00D50DA4"/>
    <w:rsid w:val="00D54126"/>
    <w:rsid w:val="00D56EB3"/>
    <w:rsid w:val="00D57188"/>
    <w:rsid w:val="00D57FA0"/>
    <w:rsid w:val="00D60A5A"/>
    <w:rsid w:val="00D60F84"/>
    <w:rsid w:val="00D6387D"/>
    <w:rsid w:val="00D64D07"/>
    <w:rsid w:val="00D66A7B"/>
    <w:rsid w:val="00D66F8C"/>
    <w:rsid w:val="00D67E5C"/>
    <w:rsid w:val="00D7088B"/>
    <w:rsid w:val="00D710ED"/>
    <w:rsid w:val="00D73918"/>
    <w:rsid w:val="00D7446A"/>
    <w:rsid w:val="00D75819"/>
    <w:rsid w:val="00D770F6"/>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27185"/>
    <w:rsid w:val="00E3035F"/>
    <w:rsid w:val="00E32D28"/>
    <w:rsid w:val="00E33A1F"/>
    <w:rsid w:val="00E33E3C"/>
    <w:rsid w:val="00E34A28"/>
    <w:rsid w:val="00E359F3"/>
    <w:rsid w:val="00E361F7"/>
    <w:rsid w:val="00E400ED"/>
    <w:rsid w:val="00E41B6C"/>
    <w:rsid w:val="00E41D60"/>
    <w:rsid w:val="00E42729"/>
    <w:rsid w:val="00E444CB"/>
    <w:rsid w:val="00E46085"/>
    <w:rsid w:val="00E460DC"/>
    <w:rsid w:val="00E51A12"/>
    <w:rsid w:val="00E525A4"/>
    <w:rsid w:val="00E54CFB"/>
    <w:rsid w:val="00E56485"/>
    <w:rsid w:val="00E576F6"/>
    <w:rsid w:val="00E57E3C"/>
    <w:rsid w:val="00E57F04"/>
    <w:rsid w:val="00E61FF9"/>
    <w:rsid w:val="00E63B3E"/>
    <w:rsid w:val="00E65B5D"/>
    <w:rsid w:val="00E66C25"/>
    <w:rsid w:val="00E720DD"/>
    <w:rsid w:val="00E734D2"/>
    <w:rsid w:val="00E75FF2"/>
    <w:rsid w:val="00E77500"/>
    <w:rsid w:val="00E7754F"/>
    <w:rsid w:val="00E77665"/>
    <w:rsid w:val="00E852C3"/>
    <w:rsid w:val="00E86713"/>
    <w:rsid w:val="00E952F2"/>
    <w:rsid w:val="00E954CA"/>
    <w:rsid w:val="00EA38DB"/>
    <w:rsid w:val="00EA452A"/>
    <w:rsid w:val="00EB0A89"/>
    <w:rsid w:val="00EB1101"/>
    <w:rsid w:val="00EB141D"/>
    <w:rsid w:val="00EB2982"/>
    <w:rsid w:val="00EB5A02"/>
    <w:rsid w:val="00EB69E4"/>
    <w:rsid w:val="00EB7AB2"/>
    <w:rsid w:val="00EC0D18"/>
    <w:rsid w:val="00EC0E19"/>
    <w:rsid w:val="00EC0FCD"/>
    <w:rsid w:val="00EC13D7"/>
    <w:rsid w:val="00EC609C"/>
    <w:rsid w:val="00EC6140"/>
    <w:rsid w:val="00ED0D23"/>
    <w:rsid w:val="00ED0F1E"/>
    <w:rsid w:val="00ED13E8"/>
    <w:rsid w:val="00ED1A40"/>
    <w:rsid w:val="00ED23BD"/>
    <w:rsid w:val="00ED28D7"/>
    <w:rsid w:val="00ED3139"/>
    <w:rsid w:val="00ED5B70"/>
    <w:rsid w:val="00EE46A8"/>
    <w:rsid w:val="00EE4BA7"/>
    <w:rsid w:val="00EE6806"/>
    <w:rsid w:val="00EE79C8"/>
    <w:rsid w:val="00EE7A43"/>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63AB"/>
    <w:rsid w:val="00F31A38"/>
    <w:rsid w:val="00F33333"/>
    <w:rsid w:val="00F34613"/>
    <w:rsid w:val="00F34A24"/>
    <w:rsid w:val="00F3740D"/>
    <w:rsid w:val="00F37B33"/>
    <w:rsid w:val="00F419B7"/>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57F9"/>
    <w:rsid w:val="00FB5F4E"/>
    <w:rsid w:val="00FC1A8B"/>
    <w:rsid w:val="00FC1DF9"/>
    <w:rsid w:val="00FC3509"/>
    <w:rsid w:val="00FC36AB"/>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s://github.com/bohm0072/cndc_bayesian_eva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github.com/bohm0072/cndc_bayesian_eval"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TotalTime>
  <Pages>21</Pages>
  <Words>23599</Words>
  <Characters>134516</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5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680</cp:revision>
  <dcterms:created xsi:type="dcterms:W3CDTF">2021-06-01T21:09:00Z</dcterms:created>
  <dcterms:modified xsi:type="dcterms:W3CDTF">2021-07-15T13:21:00Z</dcterms:modified>
</cp:coreProperties>
</file>